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8F40F68" w14:textId="733D2448" w:rsidR="009435C5" w:rsidRPr="00970FC6" w:rsidRDefault="005D72FA" w:rsidP="009435C5">
      <w:pPr>
        <w:spacing w:line="480" w:lineRule="auto"/>
        <w:rPr>
          <w:b/>
          <w:bCs/>
        </w:rPr>
      </w:pPr>
      <w:r w:rsidRPr="00970FC6">
        <w:rPr>
          <w:b/>
          <w:bCs/>
        </w:rPr>
        <w:t>Supplementary Table</w:t>
      </w:r>
    </w:p>
    <w:tbl>
      <w:tblPr>
        <w:tblW w:w="14580" w:type="dxa"/>
        <w:tblInd w:w="-900" w:type="dxa"/>
        <w:tblLayout w:type="fixed"/>
        <w:tblLook w:val="04A0" w:firstRow="1" w:lastRow="0" w:firstColumn="1" w:lastColumn="0" w:noHBand="0" w:noVBand="1"/>
      </w:tblPr>
      <w:tblGrid>
        <w:gridCol w:w="1890"/>
        <w:gridCol w:w="720"/>
        <w:gridCol w:w="1260"/>
        <w:gridCol w:w="1890"/>
        <w:gridCol w:w="1890"/>
        <w:gridCol w:w="2070"/>
        <w:gridCol w:w="2340"/>
        <w:gridCol w:w="2520"/>
      </w:tblGrid>
      <w:tr w:rsidR="00114820" w:rsidRPr="00970FC6" w14:paraId="00268910" w14:textId="77777777" w:rsidTr="00530DA9">
        <w:trPr>
          <w:trHeight w:val="300"/>
        </w:trPr>
        <w:tc>
          <w:tcPr>
            <w:tcW w:w="12060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E61BEE" w14:textId="77777777" w:rsidR="00114820" w:rsidRPr="00970FC6" w:rsidRDefault="00114820" w:rsidP="00114820">
            <w:pPr>
              <w:rPr>
                <w:b/>
                <w:bCs/>
                <w:color w:val="000000"/>
                <w:sz w:val="20"/>
                <w:szCs w:val="20"/>
              </w:rPr>
            </w:pPr>
            <w:r w:rsidRPr="00970FC6">
              <w:rPr>
                <w:b/>
                <w:bCs/>
                <w:color w:val="000000"/>
                <w:sz w:val="20"/>
                <w:szCs w:val="20"/>
              </w:rPr>
              <w:t>Bone metastases and fractures requiring surgical intervention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CA6236" w14:textId="77777777" w:rsidR="00114820" w:rsidRPr="00970FC6" w:rsidRDefault="00114820" w:rsidP="00114820">
            <w:pPr>
              <w:rPr>
                <w:b/>
                <w:bCs/>
                <w:color w:val="000000"/>
                <w:sz w:val="20"/>
                <w:szCs w:val="20"/>
              </w:rPr>
            </w:pPr>
          </w:p>
        </w:tc>
      </w:tr>
      <w:tr w:rsidR="00114820" w:rsidRPr="00970FC6" w14:paraId="7DC91E65" w14:textId="77777777" w:rsidTr="006B0BA4">
        <w:trPr>
          <w:trHeight w:val="2100"/>
        </w:trPr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64DD50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Author</w:t>
            </w:r>
          </w:p>
        </w:tc>
        <w:tc>
          <w:tcPr>
            <w:tcW w:w="7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8B303C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Year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C664C8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Number of RCC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pts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needing surgery/ Total number of RCC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pts</w:t>
            </w:r>
            <w:proofErr w:type="spellEnd"/>
          </w:p>
        </w:tc>
        <w:tc>
          <w:tcPr>
            <w:tcW w:w="18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153795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Type of surgery</w:t>
            </w:r>
          </w:p>
        </w:tc>
        <w:tc>
          <w:tcPr>
            <w:tcW w:w="18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020A65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Indication</w:t>
            </w:r>
          </w:p>
        </w:tc>
        <w:tc>
          <w:tcPr>
            <w:tcW w:w="207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55B888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Sites</w:t>
            </w:r>
          </w:p>
        </w:tc>
        <w:tc>
          <w:tcPr>
            <w:tcW w:w="23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950C5A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Question studied</w:t>
            </w:r>
          </w:p>
        </w:tc>
        <w:tc>
          <w:tcPr>
            <w:tcW w:w="25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07B574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Relevant surgical outcomes</w:t>
            </w:r>
          </w:p>
        </w:tc>
      </w:tr>
      <w:tr w:rsidR="00114820" w:rsidRPr="00970FC6" w14:paraId="49DAB210" w14:textId="77777777" w:rsidTr="006B0BA4">
        <w:trPr>
          <w:trHeight w:val="3588"/>
        </w:trPr>
        <w:tc>
          <w:tcPr>
            <w:tcW w:w="18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7A00141" w14:textId="196FF2D2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 w:rsidRPr="00970FC6">
              <w:rPr>
                <w:color w:val="000000"/>
                <w:sz w:val="20"/>
                <w:szCs w:val="20"/>
              </w:rPr>
              <w:t>Owari</w:t>
            </w:r>
            <w:proofErr w:type="spellEnd"/>
            <w:r w:rsidR="0029632C" w:rsidRPr="00970FC6">
              <w:rPr>
                <w:color w:val="000000"/>
                <w:sz w:val="20"/>
                <w:szCs w:val="20"/>
              </w:rPr>
              <w:t xml:space="preserve"> </w:t>
            </w:r>
            <w:r w:rsidR="0029632C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Pd2FyaTwvQXV0aG9yPjxZZWFyPjIwMTk8L1llYXI+PFJl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6E431D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Pd2FyaTwvQXV0aG9yPjxZZWFyPjIwMTk8L1llYXI+PFJl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6E431D" w:rsidRPr="00970FC6">
              <w:rPr>
                <w:color w:val="000000"/>
                <w:sz w:val="20"/>
                <w:szCs w:val="20"/>
              </w:rPr>
            </w:r>
            <w:r w:rsidR="006E431D" w:rsidRPr="00970FC6">
              <w:rPr>
                <w:color w:val="000000"/>
                <w:sz w:val="20"/>
                <w:szCs w:val="20"/>
              </w:rPr>
              <w:fldChar w:fldCharType="end"/>
            </w:r>
            <w:r w:rsidR="0029632C" w:rsidRPr="00970FC6">
              <w:rPr>
                <w:color w:val="000000"/>
                <w:sz w:val="20"/>
                <w:szCs w:val="20"/>
              </w:rPr>
            </w:r>
            <w:r w:rsidR="0029632C" w:rsidRPr="00970FC6">
              <w:rPr>
                <w:color w:val="000000"/>
                <w:sz w:val="20"/>
                <w:szCs w:val="20"/>
              </w:rPr>
              <w:fldChar w:fldCharType="separate"/>
            </w:r>
            <w:r w:rsidR="006E431D" w:rsidRPr="00970FC6">
              <w:rPr>
                <w:noProof/>
                <w:color w:val="000000"/>
                <w:sz w:val="20"/>
                <w:szCs w:val="20"/>
              </w:rPr>
              <w:t>(16)</w:t>
            </w:r>
            <w:r w:rsidR="0029632C" w:rsidRPr="00970FC6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05CD821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201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4DC48B3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14/58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1DDC548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N/A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3E63538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N/A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1948BEB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N/A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AC8A9C2" w14:textId="4736883D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 hormone</w:t>
            </w:r>
            <w:r w:rsidRPr="00970FC6">
              <w:rPr>
                <w:rFonts w:ascii="Cambria Math" w:hAnsi="Cambria Math" w:cs="Cambria Math"/>
                <w:color w:val="000000"/>
                <w:sz w:val="20"/>
                <w:szCs w:val="20"/>
              </w:rPr>
              <w:t>‐</w:t>
            </w:r>
            <w:r w:rsidRPr="00970FC6">
              <w:rPr>
                <w:color w:val="000000"/>
                <w:sz w:val="20"/>
                <w:szCs w:val="20"/>
              </w:rPr>
              <w:t xml:space="preserve">sensitive prostate cancer </w:t>
            </w:r>
            <w:r w:rsidR="007F3E58" w:rsidRPr="00970FC6">
              <w:rPr>
                <w:color w:val="000000"/>
                <w:sz w:val="20"/>
                <w:szCs w:val="20"/>
              </w:rPr>
              <w:t xml:space="preserve">(HSPC) </w:t>
            </w:r>
            <w:r w:rsidRPr="00970FC6">
              <w:rPr>
                <w:color w:val="000000"/>
                <w:sz w:val="20"/>
                <w:szCs w:val="20"/>
              </w:rPr>
              <w:t xml:space="preserve">(n = 443)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vs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castration</w:t>
            </w:r>
            <w:r w:rsidRPr="00970FC6">
              <w:rPr>
                <w:rFonts w:ascii="Cambria Math" w:hAnsi="Cambria Math" w:cs="Cambria Math"/>
                <w:color w:val="000000"/>
                <w:sz w:val="20"/>
                <w:szCs w:val="20"/>
              </w:rPr>
              <w:t>‐</w:t>
            </w:r>
            <w:r w:rsidRPr="00970FC6">
              <w:rPr>
                <w:color w:val="000000"/>
                <w:sz w:val="20"/>
                <w:szCs w:val="20"/>
              </w:rPr>
              <w:t>resistant prostate cancer</w:t>
            </w:r>
            <w:r w:rsidR="007F3E58" w:rsidRPr="00970FC6">
              <w:rPr>
                <w:color w:val="000000"/>
                <w:sz w:val="20"/>
                <w:szCs w:val="20"/>
              </w:rPr>
              <w:t xml:space="preserve"> (CRPC)</w:t>
            </w:r>
            <w:r w:rsidRPr="00970FC6">
              <w:rPr>
                <w:color w:val="000000"/>
                <w:sz w:val="20"/>
                <w:szCs w:val="20"/>
              </w:rPr>
              <w:t xml:space="preserve"> (n = 50)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vs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renal cell carcinoma (n = 80)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vs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urothelial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carcinoma</w:t>
            </w:r>
            <w:r w:rsidR="007F3E58" w:rsidRPr="00970FC6">
              <w:rPr>
                <w:color w:val="000000"/>
                <w:sz w:val="20"/>
                <w:szCs w:val="20"/>
              </w:rPr>
              <w:t xml:space="preserve"> (UC)</w:t>
            </w:r>
            <w:r w:rsidRPr="00970FC6">
              <w:rPr>
                <w:color w:val="000000"/>
                <w:sz w:val="20"/>
                <w:szCs w:val="20"/>
              </w:rPr>
              <w:t xml:space="preserve"> (n = 77)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F256D31" w14:textId="45855380" w:rsidR="00114820" w:rsidRPr="00970FC6" w:rsidRDefault="00114820" w:rsidP="00114820">
            <w:pPr>
              <w:jc w:val="center"/>
              <w:rPr>
                <w:color w:val="1C1D1E"/>
                <w:sz w:val="20"/>
                <w:szCs w:val="20"/>
              </w:rPr>
            </w:pPr>
            <w:r w:rsidRPr="00970FC6">
              <w:rPr>
                <w:color w:val="1C1D1E"/>
                <w:sz w:val="20"/>
                <w:szCs w:val="20"/>
              </w:rPr>
              <w:t>Of 58 patients with RCC who had developed SREs (defined in this manuscript as pathological fracture, SCC or the need for palliative RT/surgical intervention), 14 patients (24%) received surgical interventions for BM, which was significantly more than in patients with other cancers</w:t>
            </w:r>
            <w:r w:rsidR="007F3E58" w:rsidRPr="00970FC6">
              <w:rPr>
                <w:color w:val="1C1D1E"/>
                <w:sz w:val="20"/>
                <w:szCs w:val="20"/>
              </w:rPr>
              <w:t xml:space="preserve"> (9/88 for HSPC, 0/17 for CRPC, and </w:t>
            </w:r>
            <w:r w:rsidR="000C7E88" w:rsidRPr="00970FC6">
              <w:rPr>
                <w:color w:val="1C1D1E"/>
                <w:sz w:val="20"/>
                <w:szCs w:val="20"/>
              </w:rPr>
              <w:t>1/34 for UC)</w:t>
            </w:r>
            <w:r w:rsidRPr="00970FC6">
              <w:rPr>
                <w:color w:val="1C1D1E"/>
                <w:sz w:val="20"/>
                <w:szCs w:val="20"/>
              </w:rPr>
              <w:t>.</w:t>
            </w:r>
          </w:p>
        </w:tc>
      </w:tr>
      <w:tr w:rsidR="00114820" w:rsidRPr="00970FC6" w14:paraId="6F510AF7" w14:textId="77777777" w:rsidTr="006B0BA4">
        <w:trPr>
          <w:trHeight w:val="4692"/>
        </w:trPr>
        <w:tc>
          <w:tcPr>
            <w:tcW w:w="18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EDF1AB" w14:textId="3CD02B88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lastRenderedPageBreak/>
              <w:t>Higuchi</w:t>
            </w:r>
            <w:r w:rsidR="0029632C" w:rsidRPr="00970FC6">
              <w:rPr>
                <w:color w:val="000000"/>
                <w:sz w:val="20"/>
                <w:szCs w:val="20"/>
              </w:rPr>
              <w:t xml:space="preserve"> </w:t>
            </w:r>
            <w:r w:rsidR="0029632C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IaWd1Y2hpPC9BdXRob3I+PFllYXI+MjAxODwvWWVhcj48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6E431D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IaWd1Y2hpPC9BdXRob3I+PFllYXI+MjAxODwvWWVhcj48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6E431D" w:rsidRPr="00970FC6">
              <w:rPr>
                <w:color w:val="000000"/>
                <w:sz w:val="20"/>
                <w:szCs w:val="20"/>
              </w:rPr>
            </w:r>
            <w:r w:rsidR="006E431D" w:rsidRPr="00970FC6">
              <w:rPr>
                <w:color w:val="000000"/>
                <w:sz w:val="20"/>
                <w:szCs w:val="20"/>
              </w:rPr>
              <w:fldChar w:fldCharType="end"/>
            </w:r>
            <w:r w:rsidR="0029632C" w:rsidRPr="00970FC6">
              <w:rPr>
                <w:color w:val="000000"/>
                <w:sz w:val="20"/>
                <w:szCs w:val="20"/>
              </w:rPr>
            </w:r>
            <w:r w:rsidR="0029632C" w:rsidRPr="00970FC6">
              <w:rPr>
                <w:color w:val="000000"/>
                <w:sz w:val="20"/>
                <w:szCs w:val="20"/>
              </w:rPr>
              <w:fldChar w:fldCharType="separate"/>
            </w:r>
            <w:r w:rsidR="006E431D" w:rsidRPr="00970FC6">
              <w:rPr>
                <w:noProof/>
                <w:color w:val="000000"/>
                <w:sz w:val="20"/>
                <w:szCs w:val="20"/>
              </w:rPr>
              <w:t>(19)</w:t>
            </w:r>
            <w:r w:rsidR="0029632C" w:rsidRPr="00970FC6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5D0F80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201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288E4C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58/58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E7C98E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en bloc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metastasectomy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in 46 patients (including 33 patients of total en bloc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spondylectomy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) and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intralesional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curettage in 12 patients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2C4586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bone or soft tissue metastases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73DFBF" w14:textId="7E65AA2E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spine (n=33), appendicular skeleton (n=10), pelvis (n=8), thorax (n=4), soft tissue (n=3)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5B99D2" w14:textId="68124E3C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type of surgery and location on</w:t>
            </w:r>
            <w:r w:rsidR="0029632C" w:rsidRPr="00970FC6">
              <w:rPr>
                <w:color w:val="000000"/>
                <w:sz w:val="20"/>
                <w:szCs w:val="20"/>
              </w:rPr>
              <w:t xml:space="preserve"> overall survival</w:t>
            </w:r>
            <w:r w:rsidRPr="00970FC6">
              <w:rPr>
                <w:color w:val="000000"/>
                <w:sz w:val="20"/>
                <w:szCs w:val="20"/>
              </w:rPr>
              <w:t xml:space="preserve"> </w:t>
            </w:r>
            <w:r w:rsidR="0029632C" w:rsidRPr="00970FC6">
              <w:rPr>
                <w:color w:val="000000"/>
                <w:sz w:val="20"/>
                <w:szCs w:val="20"/>
              </w:rPr>
              <w:t>(</w:t>
            </w:r>
            <w:r w:rsidRPr="00970FC6">
              <w:rPr>
                <w:color w:val="000000"/>
                <w:sz w:val="20"/>
                <w:szCs w:val="20"/>
              </w:rPr>
              <w:t>OS</w:t>
            </w:r>
            <w:r w:rsidR="0029632C" w:rsidRPr="00970FC6">
              <w:rPr>
                <w:color w:val="000000"/>
                <w:sz w:val="20"/>
                <w:szCs w:val="20"/>
              </w:rPr>
              <w:t>),</w:t>
            </w:r>
            <w:r w:rsidRPr="00970FC6">
              <w:rPr>
                <w:color w:val="000000"/>
                <w:sz w:val="20"/>
                <w:szCs w:val="20"/>
              </w:rPr>
              <w:t xml:space="preserve"> other risk factors for a poor prognosis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28FBCE" w14:textId="2DE7554D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Median survival time (MST) was 127 months for en bloc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metastasectomy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and 54 months for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intralesional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curettage and bone grafting. </w:t>
            </w:r>
            <w:r w:rsidR="0029632C" w:rsidRPr="00970FC6">
              <w:rPr>
                <w:color w:val="000000"/>
                <w:sz w:val="20"/>
                <w:szCs w:val="20"/>
              </w:rPr>
              <w:t>MST</w:t>
            </w:r>
            <w:r w:rsidRPr="00970FC6">
              <w:rPr>
                <w:color w:val="000000"/>
                <w:sz w:val="20"/>
                <w:szCs w:val="20"/>
              </w:rPr>
              <w:t xml:space="preserve"> was 127 months for the spine, 140 months for lesions of the appendicular skeleton, and 54 months for the pelvis</w:t>
            </w:r>
            <w:r w:rsidR="0029632C" w:rsidRPr="00970FC6">
              <w:rPr>
                <w:color w:val="000000"/>
                <w:sz w:val="20"/>
                <w:szCs w:val="20"/>
              </w:rPr>
              <w:t>.</w:t>
            </w:r>
            <w:r w:rsidRPr="00970FC6">
              <w:rPr>
                <w:color w:val="000000"/>
                <w:sz w:val="20"/>
                <w:szCs w:val="20"/>
              </w:rPr>
              <w:t xml:space="preserve"> </w:t>
            </w:r>
            <w:r w:rsidR="0029632C" w:rsidRPr="00970FC6">
              <w:rPr>
                <w:color w:val="000000"/>
                <w:sz w:val="20"/>
                <w:szCs w:val="20"/>
              </w:rPr>
              <w:t>N</w:t>
            </w:r>
            <w:r w:rsidRPr="00970FC6">
              <w:rPr>
                <w:color w:val="000000"/>
                <w:sz w:val="20"/>
                <w:szCs w:val="20"/>
              </w:rPr>
              <w:t>on-clear cell type RCC and metastases to more than two sites were independent risk factors for a poor prognosis.</w:t>
            </w:r>
          </w:p>
        </w:tc>
      </w:tr>
      <w:tr w:rsidR="00114820" w:rsidRPr="00970FC6" w14:paraId="30D2427A" w14:textId="77777777" w:rsidTr="006B0BA4">
        <w:trPr>
          <w:trHeight w:val="2484"/>
        </w:trPr>
        <w:tc>
          <w:tcPr>
            <w:tcW w:w="18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31E8CC3" w14:textId="0EBBB509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Jernigan</w:t>
            </w:r>
            <w:r w:rsidR="0029632C" w:rsidRPr="00970FC6">
              <w:rPr>
                <w:color w:val="000000"/>
                <w:sz w:val="20"/>
                <w:szCs w:val="20"/>
              </w:rPr>
              <w:t xml:space="preserve"> </w:t>
            </w:r>
            <w:r w:rsidR="0029632C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KZXJuaWdhbjwvQXV0aG9yPjxZZWFyPjIwMTg8L1llYXI+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6E431D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KZXJuaWdhbjwvQXV0aG9yPjxZZWFyPjIwMTg8L1llYXI+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6E431D" w:rsidRPr="00970FC6">
              <w:rPr>
                <w:color w:val="000000"/>
                <w:sz w:val="20"/>
                <w:szCs w:val="20"/>
              </w:rPr>
            </w:r>
            <w:r w:rsidR="006E431D" w:rsidRPr="00970FC6">
              <w:rPr>
                <w:color w:val="000000"/>
                <w:sz w:val="20"/>
                <w:szCs w:val="20"/>
              </w:rPr>
              <w:fldChar w:fldCharType="end"/>
            </w:r>
            <w:r w:rsidR="0029632C" w:rsidRPr="00970FC6">
              <w:rPr>
                <w:color w:val="000000"/>
                <w:sz w:val="20"/>
                <w:szCs w:val="20"/>
              </w:rPr>
            </w:r>
            <w:r w:rsidR="0029632C" w:rsidRPr="00970FC6">
              <w:rPr>
                <w:color w:val="000000"/>
                <w:sz w:val="20"/>
                <w:szCs w:val="20"/>
              </w:rPr>
              <w:fldChar w:fldCharType="separate"/>
            </w:r>
            <w:r w:rsidR="006E431D" w:rsidRPr="00970FC6">
              <w:rPr>
                <w:noProof/>
                <w:color w:val="000000"/>
                <w:sz w:val="20"/>
                <w:szCs w:val="20"/>
              </w:rPr>
              <w:t>(31)</w:t>
            </w:r>
            <w:r w:rsidR="0029632C" w:rsidRPr="00970FC6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60ABF07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201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54F2D23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1285/1285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9835708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prophylactic fixation (all)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EAE9409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impending pathologic femur fractures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A721E13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femur (all)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6F87BAB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135 patients who underwent preoperative embolization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vs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1150 patients who did not undergo preoperative embolization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5AD34E0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No difference in transfusion percentage was observed between preoperative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transarterial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embolization (41 of 135 [30%]) and the control group (359 of 1150 [31%]; relative risk, 0.973; 95% confidence interval, 0.743-1.274; p = 0.84). Preoperative embolization may not be mandatory in the prophylactic treatment of metastatic RCC of the femur.</w:t>
            </w:r>
          </w:p>
        </w:tc>
      </w:tr>
      <w:tr w:rsidR="00114820" w:rsidRPr="00970FC6" w14:paraId="237EE1B7" w14:textId="77777777" w:rsidTr="006B0BA4">
        <w:trPr>
          <w:trHeight w:val="3864"/>
        </w:trPr>
        <w:tc>
          <w:tcPr>
            <w:tcW w:w="18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D4D18A4" w14:textId="3BEC396C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 w:rsidRPr="00970FC6">
              <w:rPr>
                <w:color w:val="000000"/>
                <w:sz w:val="20"/>
                <w:szCs w:val="20"/>
              </w:rPr>
              <w:lastRenderedPageBreak/>
              <w:t>Yoshiyama</w:t>
            </w:r>
            <w:proofErr w:type="spellEnd"/>
            <w:r w:rsidR="0029632C" w:rsidRPr="00970FC6">
              <w:rPr>
                <w:color w:val="000000"/>
                <w:sz w:val="20"/>
                <w:szCs w:val="20"/>
              </w:rPr>
              <w:t xml:space="preserve"> </w:t>
            </w:r>
            <w:r w:rsidR="0029632C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Zb3NoaXlhbWE8L0F1dGhvcj48WWVhcj4yMDE3PC9ZZWFy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==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6E431D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Zb3NoaXlhbWE8L0F1dGhvcj48WWVhcj4yMDE3PC9ZZWFy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==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6E431D" w:rsidRPr="00970FC6">
              <w:rPr>
                <w:color w:val="000000"/>
                <w:sz w:val="20"/>
                <w:szCs w:val="20"/>
              </w:rPr>
            </w:r>
            <w:r w:rsidR="006E431D" w:rsidRPr="00970FC6">
              <w:rPr>
                <w:color w:val="000000"/>
                <w:sz w:val="20"/>
                <w:szCs w:val="20"/>
              </w:rPr>
              <w:fldChar w:fldCharType="end"/>
            </w:r>
            <w:r w:rsidR="0029632C" w:rsidRPr="00970FC6">
              <w:rPr>
                <w:color w:val="000000"/>
                <w:sz w:val="20"/>
                <w:szCs w:val="20"/>
              </w:rPr>
            </w:r>
            <w:r w:rsidR="0029632C" w:rsidRPr="00970FC6">
              <w:rPr>
                <w:color w:val="000000"/>
                <w:sz w:val="20"/>
                <w:szCs w:val="20"/>
              </w:rPr>
              <w:fldChar w:fldCharType="separate"/>
            </w:r>
            <w:r w:rsidR="006E431D" w:rsidRPr="00970FC6">
              <w:rPr>
                <w:noProof/>
                <w:color w:val="000000"/>
                <w:sz w:val="20"/>
                <w:szCs w:val="20"/>
              </w:rPr>
              <w:t>(27)</w:t>
            </w:r>
            <w:r w:rsidR="0029632C" w:rsidRPr="00970FC6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1B708A5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201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5D37D34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61/61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D7716DF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fixation or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intralesional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curettage (n=14), wide resection of the metastasis (n=47)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CB540D4" w14:textId="4F452971" w:rsidR="00114820" w:rsidRPr="00970FC6" w:rsidRDefault="00A6161E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BM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084DA5D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  <w:lang w:val="pt-BR"/>
              </w:rPr>
            </w:pPr>
            <w:r w:rsidRPr="00970FC6">
              <w:rPr>
                <w:color w:val="000000"/>
                <w:sz w:val="20"/>
                <w:szCs w:val="20"/>
                <w:lang w:val="pt-BR"/>
              </w:rPr>
              <w:t>femur (n=29), humerus (n=15),  tibia (n=4), pelvis (n=4), rib (n=3), radius (n=2), sternum (n=2), unknown (n=2)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3B9D0FD" w14:textId="0F6C528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intraoperative blood loss, postoperative </w:t>
            </w:r>
            <w:r w:rsidR="0029632C" w:rsidRPr="00970FC6">
              <w:rPr>
                <w:color w:val="000000"/>
                <w:sz w:val="20"/>
                <w:szCs w:val="20"/>
              </w:rPr>
              <w:t>performance status (PS)</w:t>
            </w:r>
            <w:r w:rsidRPr="00970FC6">
              <w:rPr>
                <w:color w:val="000000"/>
                <w:sz w:val="20"/>
                <w:szCs w:val="20"/>
              </w:rPr>
              <w:t>, time to lethal events,</w:t>
            </w:r>
            <w:r w:rsidR="0029632C" w:rsidRPr="00970FC6">
              <w:rPr>
                <w:color w:val="000000"/>
                <w:sz w:val="20"/>
                <w:szCs w:val="20"/>
              </w:rPr>
              <w:t xml:space="preserve"> </w:t>
            </w:r>
            <w:r w:rsidRPr="00970FC6">
              <w:rPr>
                <w:color w:val="000000"/>
                <w:sz w:val="20"/>
                <w:szCs w:val="20"/>
              </w:rPr>
              <w:t>postoperative complications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A936463" w14:textId="12889392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Location of a metastatic lesion in the lower extremities, multiple </w:t>
            </w:r>
            <w:r w:rsidR="00A6161E" w:rsidRPr="00970FC6">
              <w:rPr>
                <w:color w:val="000000"/>
                <w:sz w:val="20"/>
                <w:szCs w:val="20"/>
              </w:rPr>
              <w:t>BM</w:t>
            </w:r>
            <w:r w:rsidRPr="00970FC6">
              <w:rPr>
                <w:color w:val="000000"/>
                <w:sz w:val="20"/>
                <w:szCs w:val="20"/>
              </w:rPr>
              <w:t xml:space="preserve">, multiple systemic metastases, impending/pathological fracture, palliative surgery, an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unresectable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primary lesion, and a poor preoperative PS were significant risk factors for a poor postoperative PS in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univariate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analysis.</w:t>
            </w:r>
          </w:p>
        </w:tc>
      </w:tr>
      <w:tr w:rsidR="00114820" w:rsidRPr="00970FC6" w14:paraId="141713F4" w14:textId="77777777" w:rsidTr="006B0BA4">
        <w:trPr>
          <w:trHeight w:val="2208"/>
        </w:trPr>
        <w:tc>
          <w:tcPr>
            <w:tcW w:w="18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A5E25A" w14:textId="2A685CC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Kitamura</w:t>
            </w:r>
            <w:r w:rsidR="0029632C" w:rsidRPr="00970FC6">
              <w:rPr>
                <w:color w:val="000000"/>
                <w:sz w:val="20"/>
                <w:szCs w:val="20"/>
              </w:rPr>
              <w:t xml:space="preserve"> </w:t>
            </w:r>
            <w:r w:rsidR="0029632C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LaXRhbXVyYTwvQXV0aG9yPjxZZWFyPjIwMTY8L1llYXI+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6E431D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LaXRhbXVyYTwvQXV0aG9yPjxZZWFyPjIwMTY8L1llYXI+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6E431D" w:rsidRPr="00970FC6">
              <w:rPr>
                <w:color w:val="000000"/>
                <w:sz w:val="20"/>
                <w:szCs w:val="20"/>
              </w:rPr>
            </w:r>
            <w:r w:rsidR="006E431D" w:rsidRPr="00970FC6">
              <w:rPr>
                <w:color w:val="000000"/>
                <w:sz w:val="20"/>
                <w:szCs w:val="20"/>
              </w:rPr>
              <w:fldChar w:fldCharType="end"/>
            </w:r>
            <w:r w:rsidR="0029632C" w:rsidRPr="00970FC6">
              <w:rPr>
                <w:color w:val="000000"/>
                <w:sz w:val="20"/>
                <w:szCs w:val="20"/>
              </w:rPr>
            </w:r>
            <w:r w:rsidR="0029632C" w:rsidRPr="00970FC6">
              <w:rPr>
                <w:color w:val="000000"/>
                <w:sz w:val="20"/>
                <w:szCs w:val="20"/>
              </w:rPr>
              <w:fldChar w:fldCharType="separate"/>
            </w:r>
            <w:r w:rsidR="006E431D" w:rsidRPr="00970FC6">
              <w:rPr>
                <w:noProof/>
                <w:color w:val="000000"/>
                <w:sz w:val="20"/>
                <w:szCs w:val="20"/>
              </w:rPr>
              <w:t>(17)</w:t>
            </w:r>
            <w:r w:rsidR="0029632C" w:rsidRPr="00970FC6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E96B5D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201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C8B25E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20/149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6F82FD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resection (n=11), curettage (n=7), spinal fusion (n=2)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00D849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N/A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764116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  <w:lang w:val="pt-BR"/>
              </w:rPr>
            </w:pPr>
            <w:r w:rsidRPr="00970FC6">
              <w:rPr>
                <w:color w:val="000000"/>
                <w:sz w:val="20"/>
                <w:szCs w:val="20"/>
                <w:lang w:val="pt-BR"/>
              </w:rPr>
              <w:t>humerus (n=8), rib (n=3), vertebra (n=3), femur (n=5), tibia (n=1)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ABB74A" w14:textId="04838033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impact of surgery for </w:t>
            </w:r>
            <w:r w:rsidR="00A6161E" w:rsidRPr="00970FC6">
              <w:rPr>
                <w:color w:val="000000"/>
                <w:sz w:val="20"/>
                <w:szCs w:val="20"/>
              </w:rPr>
              <w:t>BM</w:t>
            </w:r>
            <w:r w:rsidRPr="00970FC6">
              <w:rPr>
                <w:color w:val="000000"/>
                <w:sz w:val="20"/>
                <w:szCs w:val="20"/>
              </w:rPr>
              <w:t xml:space="preserve"> on OS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A38AF7" w14:textId="48DCCFAE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Surgery for </w:t>
            </w:r>
            <w:r w:rsidR="00EB51C7" w:rsidRPr="00970FC6">
              <w:rPr>
                <w:color w:val="000000"/>
                <w:sz w:val="20"/>
                <w:szCs w:val="20"/>
              </w:rPr>
              <w:t>BM</w:t>
            </w:r>
            <w:r w:rsidRPr="00970FC6">
              <w:rPr>
                <w:color w:val="000000"/>
                <w:sz w:val="20"/>
                <w:szCs w:val="20"/>
              </w:rPr>
              <w:t xml:space="preserve"> (HR=0.42, 95% CI=0.20-0.81, p=0.0085) was an independent prognostic factor and should be recommended for RCC patients.</w:t>
            </w:r>
          </w:p>
        </w:tc>
      </w:tr>
      <w:tr w:rsidR="00114820" w:rsidRPr="00970FC6" w14:paraId="69671046" w14:textId="77777777" w:rsidTr="006B0BA4">
        <w:trPr>
          <w:trHeight w:val="8192"/>
        </w:trPr>
        <w:tc>
          <w:tcPr>
            <w:tcW w:w="18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653289" w14:textId="4BEA56AC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lastRenderedPageBreak/>
              <w:t>Du</w:t>
            </w:r>
            <w:r w:rsidR="00242884" w:rsidRPr="00970FC6">
              <w:rPr>
                <w:color w:val="000000"/>
                <w:sz w:val="20"/>
                <w:szCs w:val="20"/>
              </w:rPr>
              <w:t xml:space="preserve"> </w:t>
            </w:r>
            <w:r w:rsidR="00242884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EdTwvQXV0aG9yPjxZZWFyPjIwMTY8L1llYXI+PFJlY051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6E431D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EdTwvQXV0aG9yPjxZZWFyPjIwMTY8L1llYXI+PFJlY051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6E431D" w:rsidRPr="00970FC6">
              <w:rPr>
                <w:color w:val="000000"/>
                <w:sz w:val="20"/>
                <w:szCs w:val="20"/>
              </w:rPr>
            </w:r>
            <w:r w:rsidR="006E431D" w:rsidRPr="00970FC6">
              <w:rPr>
                <w:color w:val="000000"/>
                <w:sz w:val="20"/>
                <w:szCs w:val="20"/>
              </w:rPr>
              <w:fldChar w:fldCharType="end"/>
            </w:r>
            <w:r w:rsidR="00242884" w:rsidRPr="00970FC6">
              <w:rPr>
                <w:color w:val="000000"/>
                <w:sz w:val="20"/>
                <w:szCs w:val="20"/>
              </w:rPr>
            </w:r>
            <w:r w:rsidR="00242884" w:rsidRPr="00970FC6">
              <w:rPr>
                <w:color w:val="000000"/>
                <w:sz w:val="20"/>
                <w:szCs w:val="20"/>
              </w:rPr>
              <w:fldChar w:fldCharType="separate"/>
            </w:r>
            <w:r w:rsidR="006E431D" w:rsidRPr="00970FC6">
              <w:rPr>
                <w:noProof/>
                <w:color w:val="000000"/>
                <w:sz w:val="20"/>
                <w:szCs w:val="20"/>
              </w:rPr>
              <w:t>(18)</w:t>
            </w:r>
            <w:r w:rsidR="00242884" w:rsidRPr="00970FC6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5082C4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201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B5809B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33/114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138743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bone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metastasectomy</w:t>
            </w:r>
            <w:proofErr w:type="spellEnd"/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38DDB9" w14:textId="4D3D61D6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 metastasis to the spine and imminent fracture endangering the spinal cord (n = 13), unstable femur fracture (n = 5), or solitary </w:t>
            </w:r>
            <w:r w:rsidR="00A44BDB" w:rsidRPr="00970FC6">
              <w:rPr>
                <w:color w:val="000000"/>
                <w:sz w:val="20"/>
                <w:szCs w:val="20"/>
              </w:rPr>
              <w:t>bone metastasis</w:t>
            </w:r>
            <w:r w:rsidR="007215BF">
              <w:rPr>
                <w:color w:val="000000"/>
                <w:sz w:val="20"/>
                <w:szCs w:val="20"/>
              </w:rPr>
              <w:t xml:space="preserve"> </w:t>
            </w:r>
            <w:r w:rsidRPr="00970FC6">
              <w:rPr>
                <w:color w:val="000000"/>
                <w:sz w:val="20"/>
                <w:szCs w:val="20"/>
              </w:rPr>
              <w:t>(n = 17)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9EC784" w14:textId="3492631A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axial bones (spines, skulls, and ribs)</w:t>
            </w:r>
            <w:r w:rsidR="0029632C" w:rsidRPr="00970FC6">
              <w:rPr>
                <w:color w:val="000000"/>
                <w:sz w:val="20"/>
                <w:szCs w:val="20"/>
              </w:rPr>
              <w:t xml:space="preserve"> (n=47)</w:t>
            </w:r>
            <w:r w:rsidRPr="00970FC6">
              <w:rPr>
                <w:color w:val="000000"/>
                <w:sz w:val="20"/>
                <w:szCs w:val="20"/>
              </w:rPr>
              <w:t>, the appendicular skeleton (extremities, pelvis, clavicle, and scapula)</w:t>
            </w:r>
            <w:r w:rsidR="0029632C" w:rsidRPr="00970FC6">
              <w:rPr>
                <w:color w:val="000000"/>
                <w:sz w:val="20"/>
                <w:szCs w:val="20"/>
              </w:rPr>
              <w:t xml:space="preserve"> (n=20),</w:t>
            </w:r>
            <w:r w:rsidRPr="00970FC6">
              <w:rPr>
                <w:color w:val="000000"/>
                <w:sz w:val="20"/>
                <w:szCs w:val="20"/>
              </w:rPr>
              <w:t xml:space="preserve"> patients with a combination of both</w:t>
            </w:r>
            <w:r w:rsidR="0029632C" w:rsidRPr="00970FC6">
              <w:rPr>
                <w:color w:val="000000"/>
                <w:sz w:val="20"/>
                <w:szCs w:val="20"/>
              </w:rPr>
              <w:t xml:space="preserve"> (n=33)</w:t>
            </w:r>
            <w:r w:rsidRPr="00970FC6">
              <w:rPr>
                <w:color w:val="000000"/>
                <w:sz w:val="20"/>
                <w:szCs w:val="20"/>
              </w:rPr>
              <w:t>, exact locations could not be retrieved from the database</w:t>
            </w:r>
            <w:r w:rsidR="00242884" w:rsidRPr="00970FC6">
              <w:rPr>
                <w:color w:val="000000"/>
                <w:sz w:val="20"/>
                <w:szCs w:val="20"/>
              </w:rPr>
              <w:t xml:space="preserve"> (n=14)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58ED78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bone resection on OS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9AD841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Median OS of patients with BM resection (n = 33), which was 39.1 months (95% CI: 13.9–64.2), was significantly longer than those of patients with resection of any other site (n = 22) and patients without metastasis (n = 59), which were 8.3 months (95% CI: 6.6–10.0) and 7.6 months (95% CI: 6.2–8.9), respectively.</w:t>
            </w:r>
          </w:p>
        </w:tc>
      </w:tr>
      <w:tr w:rsidR="00114820" w:rsidRPr="00970FC6" w14:paraId="7957D9BF" w14:textId="77777777" w:rsidTr="006B0BA4">
        <w:trPr>
          <w:trHeight w:val="1758"/>
        </w:trPr>
        <w:tc>
          <w:tcPr>
            <w:tcW w:w="18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1E84564" w14:textId="19000818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lastRenderedPageBreak/>
              <w:t>Fukushima</w:t>
            </w:r>
            <w:r w:rsidR="00242884" w:rsidRPr="00970FC6">
              <w:rPr>
                <w:color w:val="000000"/>
                <w:sz w:val="20"/>
                <w:szCs w:val="20"/>
              </w:rPr>
              <w:t xml:space="preserve"> </w:t>
            </w:r>
            <w:r w:rsidR="00242884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GdWt1c2hpbWE8L0F1dGhvcj48WWVhcj4yMDE2PC9ZZWFy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6E431D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GdWt1c2hpbWE8L0F1dGhvcj48WWVhcj4yMDE2PC9ZZWFy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6E431D" w:rsidRPr="00970FC6">
              <w:rPr>
                <w:color w:val="000000"/>
                <w:sz w:val="20"/>
                <w:szCs w:val="20"/>
              </w:rPr>
            </w:r>
            <w:r w:rsidR="006E431D" w:rsidRPr="00970FC6">
              <w:rPr>
                <w:color w:val="000000"/>
                <w:sz w:val="20"/>
                <w:szCs w:val="20"/>
              </w:rPr>
              <w:fldChar w:fldCharType="end"/>
            </w:r>
            <w:r w:rsidR="00242884" w:rsidRPr="00970FC6">
              <w:rPr>
                <w:color w:val="000000"/>
                <w:sz w:val="20"/>
                <w:szCs w:val="20"/>
              </w:rPr>
            </w:r>
            <w:r w:rsidR="00242884" w:rsidRPr="00970FC6">
              <w:rPr>
                <w:color w:val="000000"/>
                <w:sz w:val="20"/>
                <w:szCs w:val="20"/>
              </w:rPr>
              <w:fldChar w:fldCharType="separate"/>
            </w:r>
            <w:r w:rsidR="006E431D" w:rsidRPr="00970FC6">
              <w:rPr>
                <w:noProof/>
                <w:color w:val="000000"/>
                <w:sz w:val="20"/>
                <w:szCs w:val="20"/>
              </w:rPr>
              <w:t>(30)</w:t>
            </w:r>
            <w:r w:rsidR="00242884" w:rsidRPr="00970FC6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6BADFC0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201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A269B19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26/71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618D975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en bloc resection (n=16), curettage (n=10) 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25B535E" w14:textId="6A92CA2E" w:rsidR="00114820" w:rsidRPr="00970FC6" w:rsidRDefault="00A6161E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BM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49A0C58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N/A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4D88BF2" w14:textId="181CF84D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en bloc resection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vs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curettage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vs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</w:t>
            </w:r>
            <w:r w:rsidR="00242884" w:rsidRPr="00970FC6">
              <w:rPr>
                <w:color w:val="000000"/>
                <w:sz w:val="20"/>
                <w:szCs w:val="20"/>
              </w:rPr>
              <w:t>radiotherapy (</w:t>
            </w:r>
            <w:r w:rsidRPr="00970FC6">
              <w:rPr>
                <w:color w:val="000000"/>
                <w:sz w:val="20"/>
                <w:szCs w:val="20"/>
              </w:rPr>
              <w:t>RT</w:t>
            </w:r>
            <w:r w:rsidR="00242884" w:rsidRPr="00970FC6">
              <w:rPr>
                <w:color w:val="000000"/>
                <w:sz w:val="20"/>
                <w:szCs w:val="20"/>
              </w:rPr>
              <w:t>)</w:t>
            </w:r>
            <w:r w:rsidRPr="00970FC6">
              <w:rPr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vs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no intervention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27DA60C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OS was comparable among patients treated with en bloc resection, curettage, and RT with BED ≥85 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Gy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; patients treated with en bloc resection, curettage, and RT with BED ≥85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Gy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showed significantly better OS than those treated with RT with BED &lt;85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Gy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or no local therapy (p = 0.006). </w:t>
            </w:r>
          </w:p>
        </w:tc>
      </w:tr>
      <w:tr w:rsidR="00114820" w:rsidRPr="00970FC6" w14:paraId="7F7A92C1" w14:textId="77777777" w:rsidTr="006B0BA4">
        <w:trPr>
          <w:trHeight w:val="1800"/>
        </w:trPr>
        <w:tc>
          <w:tcPr>
            <w:tcW w:w="18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A4967DA" w14:textId="19C54BFA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 w:rsidRPr="00970FC6">
              <w:rPr>
                <w:color w:val="000000"/>
                <w:sz w:val="20"/>
                <w:szCs w:val="20"/>
              </w:rPr>
              <w:t>Langerhuizen</w:t>
            </w:r>
            <w:proofErr w:type="spellEnd"/>
            <w:r w:rsidR="00242884" w:rsidRPr="00970FC6">
              <w:rPr>
                <w:color w:val="000000"/>
                <w:sz w:val="20"/>
                <w:szCs w:val="20"/>
              </w:rPr>
              <w:t xml:space="preserve"> </w:t>
            </w:r>
            <w:r w:rsidR="00242884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MYW5nZXJodWl6ZW48L0F1dGhvcj48WWVhcj4yMDE2PC9Z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6E431D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MYW5nZXJodWl6ZW48L0F1dGhvcj48WWVhcj4yMDE2PC9Z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6E431D" w:rsidRPr="00970FC6">
              <w:rPr>
                <w:color w:val="000000"/>
                <w:sz w:val="20"/>
                <w:szCs w:val="20"/>
              </w:rPr>
            </w:r>
            <w:r w:rsidR="006E431D" w:rsidRPr="00970FC6">
              <w:rPr>
                <w:color w:val="000000"/>
                <w:sz w:val="20"/>
                <w:szCs w:val="20"/>
              </w:rPr>
              <w:fldChar w:fldCharType="end"/>
            </w:r>
            <w:r w:rsidR="00242884" w:rsidRPr="00970FC6">
              <w:rPr>
                <w:color w:val="000000"/>
                <w:sz w:val="20"/>
                <w:szCs w:val="20"/>
              </w:rPr>
            </w:r>
            <w:r w:rsidR="00242884" w:rsidRPr="00970FC6">
              <w:rPr>
                <w:color w:val="000000"/>
                <w:sz w:val="20"/>
                <w:szCs w:val="20"/>
              </w:rPr>
              <w:fldChar w:fldCharType="separate"/>
            </w:r>
            <w:r w:rsidR="006E431D" w:rsidRPr="00970FC6">
              <w:rPr>
                <w:noProof/>
                <w:color w:val="000000"/>
                <w:sz w:val="20"/>
                <w:szCs w:val="20"/>
              </w:rPr>
              <w:t>(29)</w:t>
            </w:r>
            <w:r w:rsidR="00242884" w:rsidRPr="00970FC6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D21EC97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201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97E20E5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183/183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6C0A1F8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 w:rsidRPr="00970FC6">
              <w:rPr>
                <w:color w:val="000000"/>
                <w:sz w:val="20"/>
                <w:szCs w:val="20"/>
              </w:rPr>
              <w:t>metastasectomy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(n = 88, margins: 64 negative; 20 positive; 4 unclear),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intralesional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curettage (n = 54), stabilization only (n = 41)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7128A72" w14:textId="05D9D51F" w:rsidR="00114820" w:rsidRPr="00970FC6" w:rsidRDefault="00A6161E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BM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D563212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appendicular skeleton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ECBC3A3" w14:textId="3B62675D" w:rsidR="00114820" w:rsidRPr="00970FC6" w:rsidRDefault="00242884" w:rsidP="00114820">
            <w:pPr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 w:rsidRPr="00970FC6">
              <w:rPr>
                <w:color w:val="000000"/>
                <w:sz w:val="20"/>
                <w:szCs w:val="20"/>
              </w:rPr>
              <w:t>m</w:t>
            </w:r>
            <w:r w:rsidR="00114820" w:rsidRPr="00970FC6">
              <w:rPr>
                <w:color w:val="000000"/>
                <w:sz w:val="20"/>
                <w:szCs w:val="20"/>
              </w:rPr>
              <w:t>etastasectomy</w:t>
            </w:r>
            <w:proofErr w:type="spellEnd"/>
            <w:r w:rsidR="00114820" w:rsidRPr="00970FC6">
              <w:rPr>
                <w:color w:val="000000"/>
                <w:sz w:val="20"/>
                <w:szCs w:val="20"/>
              </w:rPr>
              <w:t xml:space="preserve">, </w:t>
            </w:r>
            <w:proofErr w:type="spellStart"/>
            <w:r w:rsidR="00114820" w:rsidRPr="00970FC6">
              <w:rPr>
                <w:color w:val="000000"/>
                <w:sz w:val="20"/>
                <w:szCs w:val="20"/>
              </w:rPr>
              <w:t>intralesional</w:t>
            </w:r>
            <w:proofErr w:type="spellEnd"/>
            <w:r w:rsidR="00114820" w:rsidRPr="00970FC6">
              <w:rPr>
                <w:color w:val="000000"/>
                <w:sz w:val="20"/>
                <w:szCs w:val="20"/>
              </w:rPr>
              <w:t xml:space="preserve"> resection, </w:t>
            </w:r>
            <w:proofErr w:type="spellStart"/>
            <w:r w:rsidR="00114820" w:rsidRPr="00970FC6">
              <w:rPr>
                <w:color w:val="000000"/>
                <w:sz w:val="20"/>
                <w:szCs w:val="20"/>
              </w:rPr>
              <w:t>vs</w:t>
            </w:r>
            <w:proofErr w:type="spellEnd"/>
            <w:r w:rsidR="00114820" w:rsidRPr="00970FC6">
              <w:rPr>
                <w:color w:val="000000"/>
                <w:sz w:val="20"/>
                <w:szCs w:val="20"/>
              </w:rPr>
              <w:t xml:space="preserve"> stabilization only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A1D4204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The recurrence rate differed and was highest after stabilization only (39%), followed by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intralesional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curettage (22%), and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metastasectomy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(12%) (p = 0.003). Survival was better in patients who underwent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metastasectomy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(p = 0.020).</w:t>
            </w:r>
          </w:p>
        </w:tc>
      </w:tr>
      <w:tr w:rsidR="00114820" w:rsidRPr="00970FC6" w14:paraId="0F32201A" w14:textId="77777777" w:rsidTr="006B0BA4">
        <w:trPr>
          <w:trHeight w:val="1290"/>
        </w:trPr>
        <w:tc>
          <w:tcPr>
            <w:tcW w:w="18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C5CE742" w14:textId="602BAC26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 w:rsidRPr="00970FC6">
              <w:rPr>
                <w:color w:val="000000"/>
                <w:sz w:val="20"/>
                <w:szCs w:val="20"/>
              </w:rPr>
              <w:t>Ratasvuori</w:t>
            </w:r>
            <w:proofErr w:type="spellEnd"/>
            <w:r w:rsidR="00242884" w:rsidRPr="00970FC6">
              <w:rPr>
                <w:color w:val="000000"/>
                <w:sz w:val="20"/>
                <w:szCs w:val="20"/>
              </w:rPr>
              <w:t xml:space="preserve"> </w:t>
            </w:r>
            <w:r w:rsidR="00242884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SYXRhc3Z1b3JpPC9BdXRob3I+PFllYXI+MjAxNjwvWWVh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==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6E431D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SYXRhc3Z1b3JpPC9BdXRob3I+PFllYXI+MjAxNjwvWWVh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==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6E431D" w:rsidRPr="00970FC6">
              <w:rPr>
                <w:color w:val="000000"/>
                <w:sz w:val="20"/>
                <w:szCs w:val="20"/>
              </w:rPr>
            </w:r>
            <w:r w:rsidR="006E431D" w:rsidRPr="00970FC6">
              <w:rPr>
                <w:color w:val="000000"/>
                <w:sz w:val="20"/>
                <w:szCs w:val="20"/>
              </w:rPr>
              <w:fldChar w:fldCharType="end"/>
            </w:r>
            <w:r w:rsidR="00242884" w:rsidRPr="00970FC6">
              <w:rPr>
                <w:color w:val="000000"/>
                <w:sz w:val="20"/>
                <w:szCs w:val="20"/>
              </w:rPr>
            </w:r>
            <w:r w:rsidR="00242884" w:rsidRPr="00970FC6">
              <w:rPr>
                <w:color w:val="000000"/>
                <w:sz w:val="20"/>
                <w:szCs w:val="20"/>
              </w:rPr>
              <w:fldChar w:fldCharType="separate"/>
            </w:r>
            <w:r w:rsidR="006E431D" w:rsidRPr="00970FC6">
              <w:rPr>
                <w:noProof/>
                <w:color w:val="000000"/>
                <w:sz w:val="20"/>
                <w:szCs w:val="20"/>
              </w:rPr>
              <w:t>(33)</w:t>
            </w:r>
            <w:r w:rsidR="00242884" w:rsidRPr="00970FC6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3208D3E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201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2D75B32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144/144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AD22E36" w14:textId="03FAC4A5" w:rsidR="00114820" w:rsidRPr="00970FC6" w:rsidRDefault="00242884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m</w:t>
            </w:r>
            <w:r w:rsidR="00114820" w:rsidRPr="00970FC6">
              <w:rPr>
                <w:color w:val="000000"/>
                <w:sz w:val="20"/>
                <w:szCs w:val="20"/>
              </w:rPr>
              <w:t xml:space="preserve">arginal resection (n=45) </w:t>
            </w:r>
            <w:proofErr w:type="spellStart"/>
            <w:r w:rsidR="00114820" w:rsidRPr="00970FC6">
              <w:rPr>
                <w:color w:val="000000"/>
                <w:sz w:val="20"/>
                <w:szCs w:val="20"/>
              </w:rPr>
              <w:t>vs</w:t>
            </w:r>
            <w:proofErr w:type="spellEnd"/>
            <w:r w:rsidR="00114820" w:rsidRPr="00970FC6">
              <w:rPr>
                <w:color w:val="000000"/>
                <w:sz w:val="20"/>
                <w:szCs w:val="20"/>
              </w:rPr>
              <w:t xml:space="preserve"> </w:t>
            </w:r>
            <w:proofErr w:type="spellStart"/>
            <w:r w:rsidR="00114820" w:rsidRPr="00970FC6">
              <w:rPr>
                <w:color w:val="000000"/>
                <w:sz w:val="20"/>
                <w:szCs w:val="20"/>
              </w:rPr>
              <w:t>intralesional</w:t>
            </w:r>
            <w:proofErr w:type="spellEnd"/>
            <w:r w:rsidR="00114820" w:rsidRPr="00970FC6">
              <w:rPr>
                <w:color w:val="000000"/>
                <w:sz w:val="20"/>
                <w:szCs w:val="20"/>
              </w:rPr>
              <w:t xml:space="preserve"> resection (n=103)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C438512" w14:textId="34F928E3" w:rsidR="00114820" w:rsidRPr="00970FC6" w:rsidRDefault="00A6161E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BM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554B78B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 w:rsidRPr="00970FC6">
              <w:rPr>
                <w:color w:val="000000"/>
                <w:sz w:val="20"/>
                <w:szCs w:val="20"/>
              </w:rPr>
              <w:t>humerus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>, femur, pelvis (all non-spine)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E120538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effect of preoperative embolization and resection margin on intraoperative blood loss, operation time, and survival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45F1840" w14:textId="059DFAE2" w:rsidR="00114820" w:rsidRPr="00970FC6" w:rsidRDefault="00242884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There were n</w:t>
            </w:r>
            <w:r w:rsidR="00114820" w:rsidRPr="00970FC6">
              <w:rPr>
                <w:color w:val="000000"/>
                <w:sz w:val="20"/>
                <w:szCs w:val="20"/>
              </w:rPr>
              <w:t>o statistically significant effects on intraoperative blood loss of preoperative embolization of skeletal non-spinal metastases. Pelvic localization and large tumor size increased intraoperative blood loss.</w:t>
            </w:r>
          </w:p>
        </w:tc>
      </w:tr>
      <w:tr w:rsidR="00114820" w:rsidRPr="00970FC6" w14:paraId="4DCFD443" w14:textId="77777777" w:rsidTr="006B0BA4">
        <w:trPr>
          <w:trHeight w:val="1932"/>
        </w:trPr>
        <w:tc>
          <w:tcPr>
            <w:tcW w:w="18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06388D" w14:textId="5DE952F6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Kato</w:t>
            </w:r>
            <w:r w:rsidR="00242884" w:rsidRPr="00970FC6">
              <w:rPr>
                <w:color w:val="000000"/>
                <w:sz w:val="20"/>
                <w:szCs w:val="20"/>
              </w:rPr>
              <w:t xml:space="preserve"> </w:t>
            </w:r>
            <w:r w:rsidR="00242884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LYXRvPC9BdXRob3I+PFllYXI+MjAxNjwvWWVhcj48UmVj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6E431D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LYXRvPC9BdXRob3I+PFllYXI+MjAxNjwvWWVhcj48UmVj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6E431D" w:rsidRPr="00970FC6">
              <w:rPr>
                <w:color w:val="000000"/>
                <w:sz w:val="20"/>
                <w:szCs w:val="20"/>
              </w:rPr>
            </w:r>
            <w:r w:rsidR="006E431D" w:rsidRPr="00970FC6">
              <w:rPr>
                <w:color w:val="000000"/>
                <w:sz w:val="20"/>
                <w:szCs w:val="20"/>
              </w:rPr>
              <w:fldChar w:fldCharType="end"/>
            </w:r>
            <w:r w:rsidR="00242884" w:rsidRPr="00970FC6">
              <w:rPr>
                <w:color w:val="000000"/>
                <w:sz w:val="20"/>
                <w:szCs w:val="20"/>
              </w:rPr>
            </w:r>
            <w:r w:rsidR="00242884" w:rsidRPr="00970FC6">
              <w:rPr>
                <w:color w:val="000000"/>
                <w:sz w:val="20"/>
                <w:szCs w:val="20"/>
              </w:rPr>
              <w:fldChar w:fldCharType="separate"/>
            </w:r>
            <w:r w:rsidR="006E431D" w:rsidRPr="00970FC6">
              <w:rPr>
                <w:noProof/>
                <w:color w:val="000000"/>
                <w:sz w:val="20"/>
                <w:szCs w:val="20"/>
              </w:rPr>
              <w:t>(26)</w:t>
            </w:r>
            <w:r w:rsidR="00242884" w:rsidRPr="00970FC6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B4280E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201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7168B8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36/36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CB2731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spinal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metastasectomy</w:t>
            </w:r>
            <w:proofErr w:type="spellEnd"/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AB8687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solitary spine metastases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54A91B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spine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E85644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survival rates of patients who underwent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metastasectomy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of solitary spinal metastases from RCC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421FEE" w14:textId="3FDCCFA2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Spinal </w:t>
            </w:r>
            <w:proofErr w:type="spellStart"/>
            <w:r w:rsidR="00D85563" w:rsidRPr="00970FC6">
              <w:rPr>
                <w:color w:val="000000"/>
                <w:sz w:val="20"/>
                <w:szCs w:val="20"/>
              </w:rPr>
              <w:t>metastasectomy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can </w:t>
            </w:r>
            <w:r w:rsidR="0029632C" w:rsidRPr="00970FC6">
              <w:rPr>
                <w:color w:val="000000"/>
                <w:sz w:val="20"/>
                <w:szCs w:val="20"/>
              </w:rPr>
              <w:t>potentially</w:t>
            </w:r>
            <w:r w:rsidRPr="00970FC6">
              <w:rPr>
                <w:color w:val="000000"/>
                <w:sz w:val="20"/>
                <w:szCs w:val="20"/>
              </w:rPr>
              <w:t xml:space="preserve"> prolong survival. Only the presence of liver metastases was significantly associated with short</w:t>
            </w:r>
            <w:r w:rsidRPr="00970FC6">
              <w:rPr>
                <w:rFonts w:ascii="Cambria Math" w:hAnsi="Cambria Math" w:cs="Cambria Math"/>
                <w:color w:val="000000"/>
                <w:sz w:val="20"/>
                <w:szCs w:val="20"/>
              </w:rPr>
              <w:t>‐</w:t>
            </w:r>
            <w:r w:rsidRPr="00970FC6">
              <w:rPr>
                <w:color w:val="000000"/>
                <w:sz w:val="20"/>
                <w:szCs w:val="20"/>
              </w:rPr>
              <w:t xml:space="preserve">term survival after spinal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metastasectomy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>.</w:t>
            </w:r>
          </w:p>
        </w:tc>
      </w:tr>
      <w:tr w:rsidR="00114820" w:rsidRPr="00970FC6" w14:paraId="2237F1D9" w14:textId="77777777" w:rsidTr="006B0BA4">
        <w:trPr>
          <w:trHeight w:val="2760"/>
        </w:trPr>
        <w:tc>
          <w:tcPr>
            <w:tcW w:w="18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0EF046" w14:textId="66F88E4D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 w:rsidRPr="00970FC6">
              <w:rPr>
                <w:color w:val="000000"/>
                <w:sz w:val="20"/>
                <w:szCs w:val="20"/>
              </w:rPr>
              <w:lastRenderedPageBreak/>
              <w:t>Petteys</w:t>
            </w:r>
            <w:proofErr w:type="spellEnd"/>
            <w:r w:rsidR="00242884" w:rsidRPr="00970FC6">
              <w:rPr>
                <w:color w:val="000000"/>
                <w:sz w:val="20"/>
                <w:szCs w:val="20"/>
              </w:rPr>
              <w:t xml:space="preserve"> </w:t>
            </w:r>
            <w:r w:rsidR="00242884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QZXR0ZXlzPC9BdXRob3I+PFllYXI+MjAxNTwvWWVhcj48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6E431D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QZXR0ZXlzPC9BdXRob3I+PFllYXI+MjAxNTwvWWVhcj48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6E431D" w:rsidRPr="00970FC6">
              <w:rPr>
                <w:color w:val="000000"/>
                <w:sz w:val="20"/>
                <w:szCs w:val="20"/>
              </w:rPr>
            </w:r>
            <w:r w:rsidR="006E431D" w:rsidRPr="00970FC6">
              <w:rPr>
                <w:color w:val="000000"/>
                <w:sz w:val="20"/>
                <w:szCs w:val="20"/>
              </w:rPr>
              <w:fldChar w:fldCharType="end"/>
            </w:r>
            <w:r w:rsidR="00242884" w:rsidRPr="00970FC6">
              <w:rPr>
                <w:color w:val="000000"/>
                <w:sz w:val="20"/>
                <w:szCs w:val="20"/>
              </w:rPr>
            </w:r>
            <w:r w:rsidR="00242884" w:rsidRPr="00970FC6">
              <w:rPr>
                <w:color w:val="000000"/>
                <w:sz w:val="20"/>
                <w:szCs w:val="20"/>
              </w:rPr>
              <w:fldChar w:fldCharType="separate"/>
            </w:r>
            <w:r w:rsidR="006E431D" w:rsidRPr="00970FC6">
              <w:rPr>
                <w:noProof/>
                <w:color w:val="000000"/>
                <w:sz w:val="20"/>
                <w:szCs w:val="20"/>
              </w:rPr>
              <w:t>(22)</w:t>
            </w:r>
            <w:r w:rsidR="00242884" w:rsidRPr="00970FC6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24706B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201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F97B2F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30/30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F78A67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 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decompressive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laminectomy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vs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en bloc resection with negative surgical margins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853A1A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  <w:lang w:val="pt-BR"/>
              </w:rPr>
            </w:pPr>
            <w:r w:rsidRPr="00970FC6">
              <w:rPr>
                <w:color w:val="000000"/>
                <w:sz w:val="20"/>
                <w:szCs w:val="20"/>
                <w:lang w:val="pt-BR"/>
              </w:rPr>
              <w:t>pain (n=21), neuro deficits (n=9)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12E97D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spine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943C80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 w:rsidRPr="00970FC6">
              <w:rPr>
                <w:color w:val="000000"/>
                <w:sz w:val="20"/>
                <w:szCs w:val="20"/>
              </w:rPr>
              <w:t>Tokuhashi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score for patients with RCC spine metastases and compare expected and observed survival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E1B70B" w14:textId="7D0B7CD0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Patients with low systemic disease burden and solitary spinal metastases can have long survival and benefit from excisional surgery</w:t>
            </w:r>
            <w:r w:rsidR="00242884" w:rsidRPr="00970FC6">
              <w:rPr>
                <w:color w:val="000000"/>
                <w:sz w:val="20"/>
                <w:szCs w:val="20"/>
              </w:rPr>
              <w:t>.</w:t>
            </w:r>
          </w:p>
        </w:tc>
      </w:tr>
      <w:tr w:rsidR="00114820" w:rsidRPr="00970FC6" w14:paraId="73B50381" w14:textId="77777777" w:rsidTr="006B0BA4">
        <w:trPr>
          <w:trHeight w:val="828"/>
        </w:trPr>
        <w:tc>
          <w:tcPr>
            <w:tcW w:w="18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16D8C7" w14:textId="4176076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Woodward</w:t>
            </w:r>
            <w:r w:rsidR="00242884" w:rsidRPr="00970FC6">
              <w:rPr>
                <w:color w:val="000000"/>
                <w:sz w:val="20"/>
                <w:szCs w:val="20"/>
              </w:rPr>
              <w:t xml:space="preserve"> </w:t>
            </w:r>
            <w:r w:rsidR="00242884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Xb29kd2FyZDwvQXV0aG9yPjxZZWFyPjIwMTE8L1llYXI+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6E431D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Xb29kd2FyZDwvQXV0aG9yPjxZZWFyPjIwMTE8L1llYXI+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6E431D" w:rsidRPr="00970FC6">
              <w:rPr>
                <w:color w:val="000000"/>
                <w:sz w:val="20"/>
                <w:szCs w:val="20"/>
              </w:rPr>
            </w:r>
            <w:r w:rsidR="006E431D" w:rsidRPr="00970FC6">
              <w:rPr>
                <w:color w:val="000000"/>
                <w:sz w:val="20"/>
                <w:szCs w:val="20"/>
              </w:rPr>
              <w:fldChar w:fldCharType="end"/>
            </w:r>
            <w:r w:rsidR="00242884" w:rsidRPr="00970FC6">
              <w:rPr>
                <w:color w:val="000000"/>
                <w:sz w:val="20"/>
                <w:szCs w:val="20"/>
              </w:rPr>
            </w:r>
            <w:r w:rsidR="00242884" w:rsidRPr="00970FC6">
              <w:rPr>
                <w:color w:val="000000"/>
                <w:sz w:val="20"/>
                <w:szCs w:val="20"/>
              </w:rPr>
              <w:fldChar w:fldCharType="separate"/>
            </w:r>
            <w:r w:rsidR="006E431D" w:rsidRPr="00970FC6">
              <w:rPr>
                <w:noProof/>
                <w:color w:val="000000"/>
                <w:sz w:val="20"/>
                <w:szCs w:val="20"/>
              </w:rPr>
              <w:t>(5)</w:t>
            </w:r>
            <w:r w:rsidR="00242884" w:rsidRPr="00970FC6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87385D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201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8A1B1C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72/254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3EB40D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N/A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48E1702" w14:textId="4075FD1D" w:rsidR="00114820" w:rsidRPr="00970FC6" w:rsidRDefault="00A6161E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BM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15A216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N/A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F7F138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N/A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EDD945" w14:textId="3BD8C975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Patients who have surgery to bone and fracture as their first SRE have the best prognosis</w:t>
            </w:r>
            <w:r w:rsidR="00242884" w:rsidRPr="00970FC6">
              <w:rPr>
                <w:color w:val="000000"/>
                <w:sz w:val="20"/>
                <w:szCs w:val="20"/>
              </w:rPr>
              <w:t>.</w:t>
            </w:r>
          </w:p>
        </w:tc>
      </w:tr>
      <w:tr w:rsidR="00114820" w:rsidRPr="00970FC6" w14:paraId="35AA40DA" w14:textId="77777777" w:rsidTr="006B0BA4">
        <w:trPr>
          <w:trHeight w:val="3588"/>
        </w:trPr>
        <w:tc>
          <w:tcPr>
            <w:tcW w:w="18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546B18" w14:textId="3A106824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 w:rsidRPr="00970FC6">
              <w:rPr>
                <w:color w:val="000000"/>
                <w:sz w:val="20"/>
                <w:szCs w:val="20"/>
              </w:rPr>
              <w:t>Fottner</w:t>
            </w:r>
            <w:proofErr w:type="spellEnd"/>
            <w:r w:rsidR="00242884" w:rsidRPr="00970FC6">
              <w:rPr>
                <w:color w:val="000000"/>
                <w:sz w:val="20"/>
                <w:szCs w:val="20"/>
              </w:rPr>
              <w:t xml:space="preserve"> </w:t>
            </w:r>
            <w:r w:rsidR="00242884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Gb3R0bmVyPC9BdXRob3I+PFllYXI+MjAxMDwvWWVhcj48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6E431D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Gb3R0bmVyPC9BdXRob3I+PFllYXI+MjAxMDwvWWVhcj48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6E431D" w:rsidRPr="00970FC6">
              <w:rPr>
                <w:color w:val="000000"/>
                <w:sz w:val="20"/>
                <w:szCs w:val="20"/>
              </w:rPr>
            </w:r>
            <w:r w:rsidR="006E431D" w:rsidRPr="00970FC6">
              <w:rPr>
                <w:color w:val="000000"/>
                <w:sz w:val="20"/>
                <w:szCs w:val="20"/>
              </w:rPr>
              <w:fldChar w:fldCharType="end"/>
            </w:r>
            <w:r w:rsidR="00242884" w:rsidRPr="00970FC6">
              <w:rPr>
                <w:color w:val="000000"/>
                <w:sz w:val="20"/>
                <w:szCs w:val="20"/>
              </w:rPr>
            </w:r>
            <w:r w:rsidR="00242884" w:rsidRPr="00970FC6">
              <w:rPr>
                <w:color w:val="000000"/>
                <w:sz w:val="20"/>
                <w:szCs w:val="20"/>
              </w:rPr>
              <w:fldChar w:fldCharType="separate"/>
            </w:r>
            <w:r w:rsidR="006E431D" w:rsidRPr="00970FC6">
              <w:rPr>
                <w:noProof/>
                <w:color w:val="000000"/>
                <w:sz w:val="20"/>
                <w:szCs w:val="20"/>
              </w:rPr>
              <w:t>(21)</w:t>
            </w:r>
            <w:r w:rsidR="00242884" w:rsidRPr="00970FC6">
              <w:rPr>
                <w:color w:val="000000"/>
                <w:sz w:val="20"/>
                <w:szCs w:val="20"/>
              </w:rPr>
              <w:fldChar w:fldCharType="end"/>
            </w:r>
            <w:r w:rsidR="00242884" w:rsidRPr="00970FC6">
              <w:rPr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9D3BAD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201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075263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101/101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F07827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radical resections (n=8), wide excisions (n=18), marginal excisions (n=64),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intracapsular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excisions (n=26)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3E685A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36% had fractures, 11% had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neuro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deficit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362C05" w14:textId="6DC1EC5A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  <w:lang w:val="pt-BR"/>
              </w:rPr>
            </w:pPr>
            <w:r w:rsidRPr="00970FC6">
              <w:rPr>
                <w:color w:val="000000"/>
                <w:sz w:val="20"/>
                <w:szCs w:val="20"/>
                <w:lang w:val="pt-BR"/>
              </w:rPr>
              <w:t xml:space="preserve">solitary bone metastasis (n=27), multiple </w:t>
            </w:r>
            <w:r w:rsidR="00242884" w:rsidRPr="00970FC6">
              <w:rPr>
                <w:color w:val="000000"/>
                <w:sz w:val="20"/>
                <w:szCs w:val="20"/>
                <w:lang w:val="pt-BR"/>
              </w:rPr>
              <w:t>BM</w:t>
            </w:r>
            <w:r w:rsidRPr="00970FC6">
              <w:rPr>
                <w:color w:val="000000"/>
                <w:sz w:val="20"/>
                <w:szCs w:val="20"/>
                <w:lang w:val="pt-BR"/>
              </w:rPr>
              <w:t xml:space="preserve"> (n=20), concomitant visceral metastases (n=54)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43A829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factors potentially affecting the survival of patients after surgical treatment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971FC2" w14:textId="5EA59CC5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Patients with solitary bone metastas</w:t>
            </w:r>
            <w:r w:rsidR="00242884" w:rsidRPr="00970FC6">
              <w:rPr>
                <w:color w:val="000000"/>
                <w:sz w:val="20"/>
                <w:szCs w:val="20"/>
              </w:rPr>
              <w:t>i</w:t>
            </w:r>
            <w:r w:rsidRPr="00970FC6">
              <w:rPr>
                <w:color w:val="000000"/>
                <w:sz w:val="20"/>
                <w:szCs w:val="20"/>
              </w:rPr>
              <w:t>s had a better survival (p &lt; 0.001) compared to patients with multiple metastases. Age younger than 65 years (p = 0.036), absence of pathologic fractures (p &lt; 0.001) and tumor-free resection margins (p = 0.028) predicted higher survival.</w:t>
            </w:r>
          </w:p>
        </w:tc>
      </w:tr>
      <w:tr w:rsidR="00114820" w:rsidRPr="00970FC6" w14:paraId="5BD0546B" w14:textId="77777777" w:rsidTr="006B0BA4">
        <w:trPr>
          <w:trHeight w:val="1656"/>
        </w:trPr>
        <w:tc>
          <w:tcPr>
            <w:tcW w:w="18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86A9E9" w14:textId="75D9F92F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 w:rsidRPr="00970FC6">
              <w:rPr>
                <w:color w:val="000000"/>
                <w:sz w:val="20"/>
                <w:szCs w:val="20"/>
              </w:rPr>
              <w:t>Assouad</w:t>
            </w:r>
            <w:proofErr w:type="spellEnd"/>
            <w:r w:rsidR="00242884" w:rsidRPr="00970FC6">
              <w:rPr>
                <w:color w:val="000000"/>
                <w:sz w:val="20"/>
                <w:szCs w:val="20"/>
              </w:rPr>
              <w:t xml:space="preserve"> </w:t>
            </w:r>
            <w:r w:rsidR="00242884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Bc3NvdWFkPC9BdXRob3I+PFllYXI+MjAxMDwvWWVhcj48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6E431D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Bc3NvdWFkPC9BdXRob3I+PFllYXI+MjAxMDwvWWVhcj48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6E431D" w:rsidRPr="00970FC6">
              <w:rPr>
                <w:color w:val="000000"/>
                <w:sz w:val="20"/>
                <w:szCs w:val="20"/>
              </w:rPr>
            </w:r>
            <w:r w:rsidR="006E431D" w:rsidRPr="00970FC6">
              <w:rPr>
                <w:color w:val="000000"/>
                <w:sz w:val="20"/>
                <w:szCs w:val="20"/>
              </w:rPr>
              <w:fldChar w:fldCharType="end"/>
            </w:r>
            <w:r w:rsidR="00242884" w:rsidRPr="00970FC6">
              <w:rPr>
                <w:color w:val="000000"/>
                <w:sz w:val="20"/>
                <w:szCs w:val="20"/>
              </w:rPr>
            </w:r>
            <w:r w:rsidR="00242884" w:rsidRPr="00970FC6">
              <w:rPr>
                <w:color w:val="000000"/>
                <w:sz w:val="20"/>
                <w:szCs w:val="20"/>
              </w:rPr>
              <w:fldChar w:fldCharType="separate"/>
            </w:r>
            <w:r w:rsidR="006E431D" w:rsidRPr="00970FC6">
              <w:rPr>
                <w:noProof/>
                <w:color w:val="000000"/>
                <w:sz w:val="20"/>
                <w:szCs w:val="20"/>
              </w:rPr>
              <w:t>(28)</w:t>
            </w:r>
            <w:r w:rsidR="00242884" w:rsidRPr="00970FC6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312AC2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201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422986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6/6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3FB360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wide surgical resection of the rib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D13E77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isolated rib metastases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565E35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ribs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68DE35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surgical wide resection as a safe and effective treatment for rib metastases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2197FC" w14:textId="4191722F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Overall five</w:t>
            </w:r>
            <w:r w:rsidR="00242884" w:rsidRPr="00970FC6">
              <w:rPr>
                <w:color w:val="000000"/>
                <w:sz w:val="20"/>
                <w:szCs w:val="20"/>
              </w:rPr>
              <w:t>-</w:t>
            </w:r>
            <w:r w:rsidRPr="00970FC6">
              <w:rPr>
                <w:color w:val="000000"/>
                <w:sz w:val="20"/>
                <w:szCs w:val="20"/>
              </w:rPr>
              <w:t xml:space="preserve"> and ten-year survival rates were 83 and 66.7%, respectively, suggesting surgical wide resection is a safe and effective treatment.</w:t>
            </w:r>
          </w:p>
        </w:tc>
      </w:tr>
      <w:tr w:rsidR="00114820" w:rsidRPr="00970FC6" w14:paraId="0FC580D2" w14:textId="77777777" w:rsidTr="006B0BA4">
        <w:trPr>
          <w:trHeight w:val="5244"/>
        </w:trPr>
        <w:tc>
          <w:tcPr>
            <w:tcW w:w="18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437DB6" w14:textId="21BB81A1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 w:rsidRPr="00970FC6">
              <w:rPr>
                <w:color w:val="000000"/>
                <w:sz w:val="20"/>
                <w:szCs w:val="20"/>
              </w:rPr>
              <w:lastRenderedPageBreak/>
              <w:t>Szendroi</w:t>
            </w:r>
            <w:proofErr w:type="spellEnd"/>
            <w:r w:rsidR="00242884" w:rsidRPr="00970FC6">
              <w:rPr>
                <w:color w:val="000000"/>
                <w:sz w:val="20"/>
                <w:szCs w:val="20"/>
              </w:rPr>
              <w:t xml:space="preserve"> </w:t>
            </w:r>
            <w:r w:rsidR="00242884" w:rsidRPr="00970FC6">
              <w:rPr>
                <w:color w:val="000000"/>
                <w:sz w:val="20"/>
                <w:szCs w:val="20"/>
              </w:rPr>
              <w:fldChar w:fldCharType="begin"/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 &lt;EndNote&gt;&lt;Cite&gt;&lt;Author&gt;Szendroi&lt;/Author&gt;&lt;Year&gt;2010&lt;/Year&gt;&lt;RecNum&gt;100&lt;/RecNum&gt;&lt;DisplayText&gt;(25)&lt;/DisplayText&gt;&lt;record&gt;&lt;rec-number&gt;100&lt;/rec-number&gt;&lt;foreign-keys&gt;&lt;key app="EN" db-id="55zesxdpafe5rsewzr7vsxdjs0vws5pr5z5w" timestamp="1574032193" guid="e5314bcc-be35-4a2e-ad56-44d5077ea626"&gt;100&lt;/key&gt;&lt;/foreign-keys&gt;&lt;ref-type name="Journal Article"&gt;17&lt;/ref-type&gt;&lt;contributors&gt;&lt;authors&gt;&lt;author&gt;Szendroi, A.&lt;/author&gt;&lt;author&gt;Dinya, E.&lt;/author&gt;&lt;author&gt;Kardos, M.&lt;/author&gt;&lt;author&gt;Szasz, A. M.&lt;/author&gt;&lt;author&gt;Nemeth, Z.&lt;/author&gt;&lt;author&gt;Ats, K.&lt;/author&gt;&lt;author&gt;Kiss, J.&lt;/author&gt;&lt;author&gt;Antal, I.&lt;/author&gt;&lt;author&gt;Romics, I.&lt;/author&gt;&lt;author&gt;Szendroi, M.&lt;/author&gt;&lt;/authors&gt;&lt;/contributors&gt;&lt;auth-address&gt;Department of Urology, Semmelweis University, Budapest, H-1082, Ulloi ut 78/b, Hungary. aszendroi@gmail.com&lt;/auth-address&gt;&lt;titles&gt;&lt;title&gt;Prognostic factors and survival of renal clear cell carcinoma patients with bone metastases&lt;/title&gt;&lt;secondary-title&gt;Pathol Oncol Res&lt;/secondary-title&gt;&lt;/titles&gt;&lt;periodical&gt;&lt;full-title&gt;Pathol Oncol Res&lt;/full-title&gt;&lt;/periodical&gt;&lt;pages&gt;29-38&lt;/pages&gt;&lt;volume&gt;16&lt;/volume&gt;&lt;number&gt;1&lt;/number&gt;&lt;edition&gt;2009/07/30&lt;/edition&gt;&lt;keywords&gt;&lt;keyword&gt;Adult&lt;/keyword&gt;&lt;keyword&gt;Aged&lt;/keyword&gt;&lt;keyword&gt;Bone Neoplasms/*mortality/secondary/surgery&lt;/keyword&gt;&lt;keyword&gt;Carcinoma, Renal Cell/*mortality/secondary/surgery&lt;/keyword&gt;&lt;keyword&gt;Female&lt;/keyword&gt;&lt;keyword&gt;Humans&lt;/keyword&gt;&lt;keyword&gt;Kaplan-Meier Estimate&lt;/keyword&gt;&lt;keyword&gt;Kidney Neoplasms/*mortality/pathology/surgery&lt;/keyword&gt;&lt;keyword&gt;Male&lt;/keyword&gt;&lt;keyword&gt;Middle Aged&lt;/keyword&gt;&lt;keyword&gt;Prognosis&lt;/keyword&gt;&lt;/keywords&gt;&lt;dates&gt;&lt;year&gt;2010&lt;/year&gt;&lt;pub-dates&gt;&lt;date&gt;Mar&lt;/date&gt;&lt;/pub-dates&gt;&lt;/dates&gt;&lt;isbn&gt;1219-4956&lt;/isbn&gt;&lt;accession-num&gt;19639393&lt;/accession-num&gt;&lt;urls&gt;&lt;/urls&gt;&lt;electronic-resource-num&gt;10.1007/s12253-009-9184-7&lt;/electronic-resource-num&gt;&lt;remote-database-provider&gt;NLM&lt;/remote-database-provider&gt;&lt;language&gt;eng&lt;/language&gt;&lt;/record&gt;&lt;/Cite&gt;&lt;/EndNote&gt;</w:instrText>
            </w:r>
            <w:r w:rsidR="00242884" w:rsidRPr="00970FC6">
              <w:rPr>
                <w:color w:val="000000"/>
                <w:sz w:val="20"/>
                <w:szCs w:val="20"/>
              </w:rPr>
              <w:fldChar w:fldCharType="separate"/>
            </w:r>
            <w:r w:rsidR="006E431D" w:rsidRPr="00970FC6">
              <w:rPr>
                <w:noProof/>
                <w:color w:val="000000"/>
                <w:sz w:val="20"/>
                <w:szCs w:val="20"/>
              </w:rPr>
              <w:t>(25)</w:t>
            </w:r>
            <w:r w:rsidR="00242884" w:rsidRPr="00970FC6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3A9E16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201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CF8C35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65/65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429B68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radical resection of solitary metastasis,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intralesional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removal of solitary metastasis, locally radical resection in the case of multiplex metastases,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transfocal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fixation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50A991" w14:textId="05245C22" w:rsidR="00114820" w:rsidRPr="00970FC6" w:rsidRDefault="00A6161E" w:rsidP="00D15B32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BM </w:t>
            </w:r>
            <w:r w:rsidR="00114820" w:rsidRPr="00970FC6">
              <w:rPr>
                <w:color w:val="000000"/>
                <w:sz w:val="20"/>
                <w:szCs w:val="20"/>
              </w:rPr>
              <w:t>and fractures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85EFC7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axially (in the shoulder girdle and pelvis, with the vertebrae and sacrum excluded) (n=10), in the limbs (n=55)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4C5F71" w14:textId="78A81ABD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factors influencing the survival of the patients from the aspect of </w:t>
            </w:r>
            <w:r w:rsidR="00A6161E" w:rsidRPr="00970FC6">
              <w:rPr>
                <w:color w:val="000000"/>
                <w:sz w:val="20"/>
                <w:szCs w:val="20"/>
              </w:rPr>
              <w:t>BM</w:t>
            </w:r>
            <w:r w:rsidRPr="00970FC6">
              <w:rPr>
                <w:color w:val="000000"/>
                <w:sz w:val="20"/>
                <w:szCs w:val="20"/>
              </w:rPr>
              <w:t xml:space="preserve"> surgery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F623BB" w14:textId="46DF1B52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The survival significantly improved if the </w:t>
            </w:r>
            <w:r w:rsidR="00A6161E" w:rsidRPr="00970FC6">
              <w:rPr>
                <w:color w:val="000000"/>
                <w:sz w:val="20"/>
                <w:szCs w:val="20"/>
              </w:rPr>
              <w:t>BM</w:t>
            </w:r>
            <w:r w:rsidRPr="00970FC6">
              <w:rPr>
                <w:color w:val="000000"/>
                <w:sz w:val="20"/>
                <w:szCs w:val="20"/>
              </w:rPr>
              <w:t xml:space="preserve"> were solitary, low Fuhrman grade, late onset</w:t>
            </w:r>
            <w:r w:rsidR="00F6387F" w:rsidRPr="00970FC6">
              <w:rPr>
                <w:color w:val="000000"/>
                <w:sz w:val="20"/>
                <w:szCs w:val="20"/>
              </w:rPr>
              <w:t>,</w:t>
            </w:r>
            <w:r w:rsidRPr="00970FC6">
              <w:rPr>
                <w:color w:val="000000"/>
                <w:sz w:val="20"/>
                <w:szCs w:val="20"/>
              </w:rPr>
              <w:t xml:space="preserve"> and radical surgery was performed. When the solitary metastasis was radically removed, 75.0% of the patients survived the first, and 35.5% the fifth</w:t>
            </w:r>
            <w:r w:rsidR="00F6387F" w:rsidRPr="00970FC6">
              <w:rPr>
                <w:color w:val="000000"/>
                <w:sz w:val="20"/>
                <w:szCs w:val="20"/>
              </w:rPr>
              <w:t>,</w:t>
            </w:r>
            <w:r w:rsidRPr="00970FC6">
              <w:rPr>
                <w:color w:val="000000"/>
                <w:sz w:val="20"/>
                <w:szCs w:val="20"/>
              </w:rPr>
              <w:t xml:space="preserve"> postoperative year.</w:t>
            </w:r>
          </w:p>
        </w:tc>
      </w:tr>
      <w:tr w:rsidR="00114820" w:rsidRPr="00970FC6" w14:paraId="4D925BEE" w14:textId="77777777" w:rsidTr="006B0BA4">
        <w:trPr>
          <w:trHeight w:val="3036"/>
        </w:trPr>
        <w:tc>
          <w:tcPr>
            <w:tcW w:w="18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EBC17F" w14:textId="4CF28965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 w:rsidRPr="00970FC6">
              <w:rPr>
                <w:color w:val="000000"/>
                <w:sz w:val="20"/>
                <w:szCs w:val="20"/>
              </w:rPr>
              <w:t>Řehák</w:t>
            </w:r>
            <w:proofErr w:type="spellEnd"/>
            <w:r w:rsidR="00242884" w:rsidRPr="00970FC6">
              <w:rPr>
                <w:color w:val="000000"/>
                <w:sz w:val="20"/>
                <w:szCs w:val="20"/>
              </w:rPr>
              <w:t xml:space="preserve"> </w:t>
            </w:r>
            <w:r w:rsidR="00242884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SZWhhazwvQXV0aG9yPjxZZWFyPjIwMDg8L1llYXI+PFJl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==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6E431D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SZWhhazwvQXV0aG9yPjxZZWFyPjIwMDg8L1llYXI+PFJl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==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6E431D" w:rsidRPr="00970FC6">
              <w:rPr>
                <w:color w:val="000000"/>
                <w:sz w:val="20"/>
                <w:szCs w:val="20"/>
              </w:rPr>
            </w:r>
            <w:r w:rsidR="006E431D" w:rsidRPr="00970FC6">
              <w:rPr>
                <w:color w:val="000000"/>
                <w:sz w:val="20"/>
                <w:szCs w:val="20"/>
              </w:rPr>
              <w:fldChar w:fldCharType="end"/>
            </w:r>
            <w:r w:rsidR="00242884" w:rsidRPr="00970FC6">
              <w:rPr>
                <w:color w:val="000000"/>
                <w:sz w:val="20"/>
                <w:szCs w:val="20"/>
              </w:rPr>
            </w:r>
            <w:r w:rsidR="00242884" w:rsidRPr="00970FC6">
              <w:rPr>
                <w:color w:val="000000"/>
                <w:sz w:val="20"/>
                <w:szCs w:val="20"/>
              </w:rPr>
              <w:fldChar w:fldCharType="separate"/>
            </w:r>
            <w:r w:rsidR="006E431D" w:rsidRPr="00970FC6">
              <w:rPr>
                <w:noProof/>
                <w:color w:val="000000"/>
                <w:sz w:val="20"/>
                <w:szCs w:val="20"/>
              </w:rPr>
              <w:t>(32)</w:t>
            </w:r>
            <w:r w:rsidR="00242884" w:rsidRPr="00970FC6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6AEA5F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200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AE120E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15/15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F7913B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radical (wide resection)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8B5EB8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all with spine metastases, 4 with neurological deficit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BDB452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cervical spine area (n=3), thoracic spine (n=8), lumbar (n=3) and sacral (n=1)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BBBB2E" w14:textId="4A70800D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features influencing per</w:t>
            </w:r>
            <w:r w:rsidR="00D85563" w:rsidRPr="00970FC6">
              <w:rPr>
                <w:color w:val="000000"/>
                <w:sz w:val="20"/>
                <w:szCs w:val="20"/>
              </w:rPr>
              <w:t>i</w:t>
            </w:r>
            <w:r w:rsidRPr="00970FC6">
              <w:rPr>
                <w:color w:val="000000"/>
                <w:sz w:val="20"/>
                <w:szCs w:val="20"/>
              </w:rPr>
              <w:t xml:space="preserve">operative blood loss: size and extent of tumor, complexity of surgical approaches and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radicality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of embolization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08A443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Metastasis size, extent of tumor, technical complexity of surgery and the completeness of preoperative embolization had an important effect on the amount of perioperative blood loss.</w:t>
            </w:r>
          </w:p>
        </w:tc>
      </w:tr>
      <w:tr w:rsidR="00114820" w:rsidRPr="00970FC6" w14:paraId="4E5839FA" w14:textId="77777777" w:rsidTr="006B0BA4">
        <w:trPr>
          <w:trHeight w:val="5244"/>
        </w:trPr>
        <w:tc>
          <w:tcPr>
            <w:tcW w:w="18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DD9F25" w14:textId="5819D6ED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lastRenderedPageBreak/>
              <w:t>Lin</w:t>
            </w:r>
            <w:r w:rsidR="00242884" w:rsidRPr="00970FC6">
              <w:rPr>
                <w:color w:val="000000"/>
                <w:sz w:val="20"/>
                <w:szCs w:val="20"/>
              </w:rPr>
              <w:t xml:space="preserve"> </w:t>
            </w:r>
            <w:r w:rsidR="00242884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MaW48L0F1dGhvcj48WWVhcj4yMDA3PC9ZZWFyPjxSZWNO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6E431D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MaW48L0F1dGhvcj48WWVhcj4yMDA3PC9ZZWFyPjxSZWNO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6E431D" w:rsidRPr="00970FC6">
              <w:rPr>
                <w:color w:val="000000"/>
                <w:sz w:val="20"/>
                <w:szCs w:val="20"/>
              </w:rPr>
            </w:r>
            <w:r w:rsidR="006E431D" w:rsidRPr="00970FC6">
              <w:rPr>
                <w:color w:val="000000"/>
                <w:sz w:val="20"/>
                <w:szCs w:val="20"/>
              </w:rPr>
              <w:fldChar w:fldCharType="end"/>
            </w:r>
            <w:r w:rsidR="00242884" w:rsidRPr="00970FC6">
              <w:rPr>
                <w:color w:val="000000"/>
                <w:sz w:val="20"/>
                <w:szCs w:val="20"/>
              </w:rPr>
            </w:r>
            <w:r w:rsidR="00242884" w:rsidRPr="00970FC6">
              <w:rPr>
                <w:color w:val="000000"/>
                <w:sz w:val="20"/>
                <w:szCs w:val="20"/>
              </w:rPr>
              <w:fldChar w:fldCharType="separate"/>
            </w:r>
            <w:r w:rsidR="006E431D" w:rsidRPr="00970FC6">
              <w:rPr>
                <w:noProof/>
                <w:color w:val="000000"/>
                <w:sz w:val="20"/>
                <w:szCs w:val="20"/>
              </w:rPr>
              <w:t>(20)</w:t>
            </w:r>
            <w:r w:rsidR="00242884" w:rsidRPr="00970FC6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2EEE37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200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75680F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295/295 (368 operations total)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25DB23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curettage with cementing and/or internal fixation (214 tumors), en bloc resection (117), closed nailing (27), amputation (4), and other measures (6)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549430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163 pathological fractures, 205 impending fractures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C5B5B0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extremities and pelvis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D804A3" w14:textId="157752C1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factors that may affect survival after surgical treatment of metastases of </w:t>
            </w:r>
            <w:r w:rsidR="00242884" w:rsidRPr="00970FC6">
              <w:rPr>
                <w:color w:val="000000"/>
                <w:sz w:val="20"/>
                <w:szCs w:val="20"/>
              </w:rPr>
              <w:t>RCC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36834F" w14:textId="7DBB374E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Patients with a solitary bone metastasis had a significantly better survival rate than all other groups (p &lt; 0.0001), with 78% and 35% survival rates at one and five years after the surgery, respectively. Patients with bone-only metastases had a better prognosis than patients with pulmonary metastases (p = 0.009).  The clear-cell histological subtype </w:t>
            </w:r>
            <w:r w:rsidR="00242884" w:rsidRPr="00970FC6">
              <w:rPr>
                <w:color w:val="000000"/>
                <w:sz w:val="20"/>
                <w:szCs w:val="20"/>
              </w:rPr>
              <w:t>(8</w:t>
            </w:r>
            <w:r w:rsidRPr="00970FC6">
              <w:rPr>
                <w:color w:val="000000"/>
                <w:sz w:val="20"/>
                <w:szCs w:val="20"/>
              </w:rPr>
              <w:t>4% of the cases</w:t>
            </w:r>
            <w:r w:rsidR="00242884" w:rsidRPr="00970FC6">
              <w:rPr>
                <w:color w:val="000000"/>
                <w:sz w:val="20"/>
                <w:szCs w:val="20"/>
              </w:rPr>
              <w:t>)</w:t>
            </w:r>
            <w:r w:rsidRPr="00970FC6">
              <w:rPr>
                <w:color w:val="000000"/>
                <w:sz w:val="20"/>
                <w:szCs w:val="20"/>
              </w:rPr>
              <w:t xml:space="preserve"> was associated with more favorable patient survival than other variants (p &lt; 0.0001). At one year,</w:t>
            </w:r>
            <w:r w:rsidR="00242884" w:rsidRPr="00970FC6">
              <w:rPr>
                <w:color w:val="000000"/>
                <w:sz w:val="20"/>
                <w:szCs w:val="20"/>
              </w:rPr>
              <w:t xml:space="preserve"> OS</w:t>
            </w:r>
            <w:r w:rsidRPr="00970FC6">
              <w:rPr>
                <w:color w:val="000000"/>
                <w:sz w:val="20"/>
                <w:szCs w:val="20"/>
              </w:rPr>
              <w:t xml:space="preserve"> rate was 51% for the patients with the clear-cell subtype compared with 25% for those with a non-clear-cell subtype. At five years, the overall survival rates were 12% and 0%, respectively. </w:t>
            </w:r>
          </w:p>
        </w:tc>
      </w:tr>
      <w:tr w:rsidR="00114820" w:rsidRPr="00970FC6" w14:paraId="00FB4FC0" w14:textId="77777777" w:rsidTr="006B0BA4">
        <w:trPr>
          <w:trHeight w:val="4416"/>
        </w:trPr>
        <w:tc>
          <w:tcPr>
            <w:tcW w:w="18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B50237" w14:textId="0BF118BB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lastRenderedPageBreak/>
              <w:t>Fuchs</w:t>
            </w:r>
            <w:r w:rsidR="00242884" w:rsidRPr="00970FC6">
              <w:rPr>
                <w:color w:val="000000"/>
                <w:sz w:val="20"/>
                <w:szCs w:val="20"/>
              </w:rPr>
              <w:t xml:space="preserve"> </w:t>
            </w:r>
            <w:r w:rsidR="00242884" w:rsidRPr="00970FC6">
              <w:rPr>
                <w:color w:val="000000"/>
                <w:sz w:val="20"/>
                <w:szCs w:val="20"/>
              </w:rPr>
              <w:fldChar w:fldCharType="begin"/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 &lt;EndNote&gt;&lt;Cite&gt;&lt;Author&gt;Fuchs&lt;/Author&gt;&lt;Year&gt;2005&lt;/Year&gt;&lt;RecNum&gt;112&lt;/RecNum&gt;&lt;DisplayText&gt;(23)&lt;/DisplayText&gt;&lt;record&gt;&lt;rec-number&gt;112&lt;/rec-number&gt;&lt;foreign-keys&gt;&lt;key app="EN" db-id="55zesxdpafe5rsewzr7vsxdjs0vws5pr5z5w" timestamp="1574032194" guid="b46d9e08-ebb9-4432-aece-a3352578d1d6"&gt;112&lt;/key&gt;&lt;/foreign-keys&gt;&lt;ref-type name="Journal Article"&gt;17&lt;/ref-type&gt;&lt;contributors&gt;&lt;authors&gt;&lt;author&gt;Fuchs, B.&lt;/author&gt;&lt;author&gt;Trousdale, R. T.&lt;/author&gt;&lt;author&gt;Rock, M. G.&lt;/author&gt;&lt;/authors&gt;&lt;/contributors&gt;&lt;auth-address&gt;Department of Orthopedics, Mayo Clinic, 200 SW First Street, Rochester, MN 55905, USA. bruno.fuchs@balgrist.ch&lt;/auth-address&gt;&lt;titles&gt;&lt;title&gt;Solitary bony metastasis from renal cell carcinoma: significance of surgical treatment&lt;/title&gt;&lt;secondary-title&gt;Clin Orthop Relat Res&lt;/secondary-title&gt;&lt;/titles&gt;&lt;periodical&gt;&lt;full-title&gt;Clin Orthop Relat Res&lt;/full-title&gt;&lt;/periodical&gt;&lt;pages&gt;187-92&lt;/pages&gt;&lt;number&gt;431&lt;/number&gt;&lt;edition&gt;2005/02/03&lt;/edition&gt;&lt;keywords&gt;&lt;keyword&gt;Adult&lt;/keyword&gt;&lt;keyword&gt;Aged&lt;/keyword&gt;&lt;keyword&gt;Aged, 80 and over&lt;/keyword&gt;&lt;keyword&gt;Bone Neoplasms/mortality/*secondary/surgery&lt;/keyword&gt;&lt;keyword&gt;Carcinoma, Renal Cell/mortality/*secondary/surgery&lt;/keyword&gt;&lt;keyword&gt;Female&lt;/keyword&gt;&lt;keyword&gt;Humans&lt;/keyword&gt;&lt;keyword&gt;Kidney Neoplasms/*pathology/surgery&lt;/keyword&gt;&lt;keyword&gt;Male&lt;/keyword&gt;&lt;keyword&gt;Middle Aged&lt;/keyword&gt;&lt;keyword&gt;Nephrectomy&lt;/keyword&gt;&lt;keyword&gt;Retrospective Studies&lt;/keyword&gt;&lt;keyword&gt;Sex Factors&lt;/keyword&gt;&lt;keyword&gt;Survival Analysis&lt;/keyword&gt;&lt;/keywords&gt;&lt;dates&gt;&lt;year&gt;2005&lt;/year&gt;&lt;pub-dates&gt;&lt;date&gt;Feb&lt;/date&gt;&lt;/pub-dates&gt;&lt;/dates&gt;&lt;isbn&gt;0009-921X (Print)&amp;#xD;0009-921x&lt;/isbn&gt;&lt;accession-num&gt;15685074&lt;/accession-num&gt;&lt;urls&gt;&lt;/urls&gt;&lt;electronic-resource-num&gt;10.1097/01.blo.0000149820.65137.b4&lt;/electronic-resource-num&gt;&lt;remote-database-provider&gt;NLM&lt;/remote-database-provider&gt;&lt;language&gt;eng&lt;/language&gt;&lt;/record&gt;&lt;/Cite&gt;&lt;/EndNote&gt;</w:instrText>
            </w:r>
            <w:r w:rsidR="00242884" w:rsidRPr="00970FC6">
              <w:rPr>
                <w:color w:val="000000"/>
                <w:sz w:val="20"/>
                <w:szCs w:val="20"/>
              </w:rPr>
              <w:fldChar w:fldCharType="separate"/>
            </w:r>
            <w:r w:rsidR="006E431D" w:rsidRPr="00970FC6">
              <w:rPr>
                <w:noProof/>
                <w:color w:val="000000"/>
                <w:sz w:val="20"/>
                <w:szCs w:val="20"/>
              </w:rPr>
              <w:t>(23)</w:t>
            </w:r>
            <w:r w:rsidR="00242884" w:rsidRPr="00970FC6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22BC05" w14:textId="4CB71724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200</w:t>
            </w:r>
            <w:r w:rsidR="00242884" w:rsidRPr="00970FC6">
              <w:rPr>
                <w:color w:val="000000"/>
                <w:sz w:val="20"/>
                <w:szCs w:val="20"/>
              </w:rPr>
              <w:t>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93BC98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33/60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B6F694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surgical treatment for the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unifocal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metastases included wide resection or amputation in 13 patients, curettage and stabilization in 20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pts</w:t>
            </w:r>
            <w:proofErr w:type="spellEnd"/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1E39D9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solitary bony metastases 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9E0882" w14:textId="7827E4B0" w:rsidR="00114820" w:rsidRPr="00970FC6" w:rsidRDefault="00242884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w</w:t>
            </w:r>
            <w:r w:rsidR="00114820" w:rsidRPr="00970FC6">
              <w:rPr>
                <w:color w:val="000000"/>
                <w:sz w:val="20"/>
                <w:szCs w:val="20"/>
              </w:rPr>
              <w:t>ide resection: (axial n=5, appendicular n=8)</w:t>
            </w:r>
            <w:r w:rsidR="00694286" w:rsidRPr="00970FC6">
              <w:rPr>
                <w:color w:val="000000"/>
                <w:sz w:val="20"/>
                <w:szCs w:val="20"/>
              </w:rPr>
              <w:t>;</w:t>
            </w:r>
            <w:r w:rsidR="00114820" w:rsidRPr="00970FC6">
              <w:rPr>
                <w:color w:val="000000"/>
                <w:sz w:val="20"/>
                <w:szCs w:val="20"/>
              </w:rPr>
              <w:t xml:space="preserve"> </w:t>
            </w:r>
            <w:r w:rsidR="003E2D49" w:rsidRPr="00970FC6">
              <w:rPr>
                <w:color w:val="000000"/>
                <w:sz w:val="20"/>
                <w:szCs w:val="20"/>
              </w:rPr>
              <w:t>c</w:t>
            </w:r>
            <w:r w:rsidR="00114820" w:rsidRPr="00970FC6">
              <w:rPr>
                <w:color w:val="000000"/>
                <w:sz w:val="20"/>
                <w:szCs w:val="20"/>
              </w:rPr>
              <w:t>urettage: (axial n=4, appendicular n=16)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B9326D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importance of the type of surgical treatment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D05937" w14:textId="1A06F453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Patients who had a surgical procedure had better survival rates compared with patients who had no surgical treatment or simple biopsy of the local lesion</w:t>
            </w:r>
            <w:r w:rsidR="00242884" w:rsidRPr="00970FC6">
              <w:rPr>
                <w:color w:val="000000"/>
                <w:sz w:val="20"/>
                <w:szCs w:val="20"/>
              </w:rPr>
              <w:t xml:space="preserve"> (p = 0.007)</w:t>
            </w:r>
            <w:r w:rsidRPr="00970FC6">
              <w:rPr>
                <w:color w:val="000000"/>
                <w:sz w:val="20"/>
                <w:szCs w:val="20"/>
              </w:rPr>
              <w:t xml:space="preserve">, with survival rates of 91%, 60%, and 36% versus 73%, 27%, and 8%, at 1, 3, and 5 years, respectively. No survival and outcome advantage for patients who had wide local excision of the solitary lesion compared with patients who had stabilization with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intralesional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curettage. </w:t>
            </w:r>
          </w:p>
        </w:tc>
      </w:tr>
      <w:tr w:rsidR="00114820" w:rsidRPr="00970FC6" w14:paraId="344A1663" w14:textId="77777777" w:rsidTr="006B0BA4">
        <w:trPr>
          <w:trHeight w:val="3036"/>
        </w:trPr>
        <w:tc>
          <w:tcPr>
            <w:tcW w:w="18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2F3824" w14:textId="67900D6F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Jung</w:t>
            </w:r>
            <w:r w:rsidR="00CE1F8A" w:rsidRPr="00970FC6">
              <w:rPr>
                <w:color w:val="000000"/>
                <w:sz w:val="20"/>
                <w:szCs w:val="20"/>
              </w:rPr>
              <w:t xml:space="preserve"> </w:t>
            </w:r>
            <w:r w:rsidR="00CE1F8A" w:rsidRPr="00970FC6">
              <w:rPr>
                <w:color w:val="000000"/>
                <w:sz w:val="20"/>
                <w:szCs w:val="20"/>
              </w:rPr>
              <w:fldChar w:fldCharType="begin"/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 &lt;EndNote&gt;&lt;Cite&gt;&lt;Author&gt;Jung&lt;/Author&gt;&lt;Year&gt;2003&lt;/Year&gt;&lt;RecNum&gt;119&lt;/RecNum&gt;&lt;DisplayText&gt;(24)&lt;/DisplayText&gt;&lt;record&gt;&lt;rec-number&gt;119&lt;/rec-number&gt;&lt;foreign-keys&gt;&lt;key app="EN" db-id="55zesxdpafe5rsewzr7vsxdjs0vws5pr5z5w" timestamp="1574032195" guid="85443cc1-76dd-4e42-bd6d-3ac5543b08ba"&gt;119&lt;/key&gt;&lt;/foreign-keys&gt;&lt;ref-type name="Journal Article"&gt;17&lt;/ref-type&gt;&lt;contributors&gt;&lt;authors&gt;&lt;author&gt;Jung, S. T.&lt;/author&gt;&lt;author&gt;Ghert, M. A.&lt;/author&gt;&lt;author&gt;Harrelson, J. M.&lt;/author&gt;&lt;author&gt;Scully, S. P.&lt;/author&gt;&lt;/authors&gt;&lt;/contributors&gt;&lt;auth-address&gt;Department of Orthopedics, Chonnam National University Hospital, Korea.&lt;/auth-address&gt;&lt;titles&gt;&lt;title&gt;Treatment of osseous metastases in patients with renal cell carcinoma&lt;/title&gt;&lt;secondary-title&gt;Clin Orthop Relat Res&lt;/secondary-title&gt;&lt;/titles&gt;&lt;periodical&gt;&lt;full-title&gt;Clin Orthop Relat Res&lt;/full-title&gt;&lt;/periodical&gt;&lt;pages&gt;223-31&lt;/pages&gt;&lt;number&gt;409&lt;/number&gt;&lt;edition&gt;2003/04/03&lt;/edition&gt;&lt;keywords&gt;&lt;keyword&gt;Adult&lt;/keyword&gt;&lt;keyword&gt;Age Factors&lt;/keyword&gt;&lt;keyword&gt;Aged&lt;/keyword&gt;&lt;keyword&gt;Aged, 80 and over&lt;/keyword&gt;&lt;keyword&gt;Bone Neoplasms/mortality/*secondary/*therapy&lt;/keyword&gt;&lt;keyword&gt;Carcinoma, Renal Cell/mortality/*secondary/*therapy&lt;/keyword&gt;&lt;keyword&gt;Female&lt;/keyword&gt;&lt;keyword&gt;Humans&lt;/keyword&gt;&lt;keyword&gt;Kidney Neoplasms/mortality/*pathology/*therapy&lt;/keyword&gt;&lt;keyword&gt;Male&lt;/keyword&gt;&lt;keyword&gt;Middle Aged&lt;/keyword&gt;&lt;keyword&gt;Prognosis&lt;/keyword&gt;&lt;keyword&gt;Retrospective Studies&lt;/keyword&gt;&lt;keyword&gt;Severity of Illness Index&lt;/keyword&gt;&lt;keyword&gt;Survival Rate&lt;/keyword&gt;&lt;keyword&gt;Time Factors&lt;/keyword&gt;&lt;/keywords&gt;&lt;dates&gt;&lt;year&gt;2003&lt;/year&gt;&lt;pub-dates&gt;&lt;date&gt;Apr&lt;/date&gt;&lt;/pub-dates&gt;&lt;/dates&gt;&lt;isbn&gt;0009-921X (Print)&amp;#xD;0009-921x&lt;/isbn&gt;&lt;accession-num&gt;12671506&lt;/accession-num&gt;&lt;urls&gt;&lt;/urls&gt;&lt;electronic-resource-num&gt;10.1097/01.blo.0000059580.08469.3e&lt;/electronic-resource-num&gt;&lt;remote-database-provider&gt;NLM&lt;/remote-database-provider&gt;&lt;language&gt;eng&lt;/language&gt;&lt;/record&gt;&lt;/Cite&gt;&lt;/EndNote&gt;</w:instrText>
            </w:r>
            <w:r w:rsidR="00CE1F8A" w:rsidRPr="00970FC6">
              <w:rPr>
                <w:color w:val="000000"/>
                <w:sz w:val="20"/>
                <w:szCs w:val="20"/>
              </w:rPr>
              <w:fldChar w:fldCharType="separate"/>
            </w:r>
            <w:r w:rsidR="006E431D" w:rsidRPr="00970FC6">
              <w:rPr>
                <w:noProof/>
                <w:color w:val="000000"/>
                <w:sz w:val="20"/>
                <w:szCs w:val="20"/>
              </w:rPr>
              <w:t>(24)</w:t>
            </w:r>
            <w:r w:rsidR="00CE1F8A" w:rsidRPr="00970FC6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898A2E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200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86E87E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46/99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920530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wide resection (n=9),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intralesional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resection and stabilization (n=37)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DDCCFD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relief of pain, restoration of ambulatory status, and avoidance of extended periods of functional disability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0DFBD9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spine (65 lesions), femur (37 lesions),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humerus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(24 lesions), pelvis (21 lesions)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8389ED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curative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vs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palliative intent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4F179F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Despite unpredictable results, palliative surgical treatment may be justified for patients for whom the expected survival rate is poor. The axial location of a metastasis was a significant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univariate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factor associated with decreased survival (p = 0.001). Patients who had wide resection of an osseous renal metastasis had a significantly greater survival rate than patients who had marginal resection or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nonoperative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treatment. </w:t>
            </w:r>
          </w:p>
        </w:tc>
      </w:tr>
      <w:tr w:rsidR="00114820" w:rsidRPr="00970FC6" w14:paraId="14F71BB5" w14:textId="77777777" w:rsidTr="00530DA9">
        <w:trPr>
          <w:trHeight w:val="300"/>
        </w:trPr>
        <w:tc>
          <w:tcPr>
            <w:tcW w:w="576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893F3C" w14:textId="77777777" w:rsidR="003552F0" w:rsidRPr="00970FC6" w:rsidRDefault="003552F0" w:rsidP="00114820">
            <w:pPr>
              <w:rPr>
                <w:b/>
                <w:bCs/>
                <w:color w:val="000000"/>
                <w:sz w:val="20"/>
                <w:szCs w:val="20"/>
              </w:rPr>
            </w:pPr>
          </w:p>
          <w:p w14:paraId="1949B5D3" w14:textId="0F7FD133" w:rsidR="00114820" w:rsidRPr="00970FC6" w:rsidRDefault="00114820" w:rsidP="00114820">
            <w:pPr>
              <w:rPr>
                <w:b/>
                <w:bCs/>
                <w:color w:val="000000"/>
                <w:sz w:val="20"/>
                <w:szCs w:val="20"/>
              </w:rPr>
            </w:pPr>
            <w:r w:rsidRPr="00970FC6">
              <w:rPr>
                <w:b/>
                <w:bCs/>
                <w:color w:val="000000"/>
                <w:sz w:val="20"/>
                <w:szCs w:val="20"/>
              </w:rPr>
              <w:t>Bone pain requiring intervention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D11BAC" w14:textId="77777777" w:rsidR="00114820" w:rsidRPr="00970FC6" w:rsidRDefault="00114820" w:rsidP="00114820">
            <w:pPr>
              <w:rPr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1F5BEA" w14:textId="77777777" w:rsidR="00114820" w:rsidRPr="00970FC6" w:rsidRDefault="00114820" w:rsidP="00114820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161652" w14:textId="77777777" w:rsidR="00114820" w:rsidRPr="00970FC6" w:rsidRDefault="00114820" w:rsidP="00114820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631A5D" w14:textId="77777777" w:rsidR="00114820" w:rsidRPr="00970FC6" w:rsidRDefault="00114820" w:rsidP="00114820">
            <w:pPr>
              <w:jc w:val="center"/>
              <w:rPr>
                <w:sz w:val="18"/>
                <w:szCs w:val="18"/>
              </w:rPr>
            </w:pPr>
          </w:p>
        </w:tc>
      </w:tr>
      <w:tr w:rsidR="00114820" w:rsidRPr="00970FC6" w14:paraId="0D32CDCB" w14:textId="77777777" w:rsidTr="006B0BA4">
        <w:trPr>
          <w:trHeight w:val="1932"/>
        </w:trPr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EEB1E3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lastRenderedPageBreak/>
              <w:t>Author</w:t>
            </w:r>
          </w:p>
        </w:tc>
        <w:tc>
          <w:tcPr>
            <w:tcW w:w="7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2B4813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Year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78EF5A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Number of RCC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pts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with bone pain needing intervention</w:t>
            </w:r>
          </w:p>
        </w:tc>
        <w:tc>
          <w:tcPr>
            <w:tcW w:w="18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82F947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Total number of sites needing intervention</w:t>
            </w:r>
          </w:p>
        </w:tc>
        <w:tc>
          <w:tcPr>
            <w:tcW w:w="18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A211BB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Type of intervention</w:t>
            </w:r>
          </w:p>
        </w:tc>
        <w:tc>
          <w:tcPr>
            <w:tcW w:w="207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8EED01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Sites</w:t>
            </w:r>
          </w:p>
        </w:tc>
        <w:tc>
          <w:tcPr>
            <w:tcW w:w="23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271070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Question studied</w:t>
            </w:r>
          </w:p>
        </w:tc>
        <w:tc>
          <w:tcPr>
            <w:tcW w:w="25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AE77B3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Relevant outcomes</w:t>
            </w:r>
          </w:p>
        </w:tc>
      </w:tr>
      <w:tr w:rsidR="00114820" w:rsidRPr="00970FC6" w14:paraId="3D86FA91" w14:textId="77777777" w:rsidTr="006B0BA4">
        <w:trPr>
          <w:trHeight w:val="3312"/>
        </w:trPr>
        <w:tc>
          <w:tcPr>
            <w:tcW w:w="18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0DAE53" w14:textId="2CE24C58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 w:rsidRPr="00970FC6">
              <w:rPr>
                <w:color w:val="000000"/>
                <w:sz w:val="20"/>
                <w:szCs w:val="20"/>
              </w:rPr>
              <w:t>Pellerin</w:t>
            </w:r>
            <w:proofErr w:type="spellEnd"/>
            <w:r w:rsidR="00CE1F8A" w:rsidRPr="00970FC6">
              <w:rPr>
                <w:color w:val="000000"/>
                <w:sz w:val="20"/>
                <w:szCs w:val="20"/>
              </w:rPr>
              <w:t xml:space="preserve"> </w:t>
            </w:r>
            <w:r w:rsidR="00CE1F8A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QZWxsZXJpbjwvQXV0aG9yPjxZZWFyPjIwMTQ8L1llYXI+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6E431D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QZWxsZXJpbjwvQXV0aG9yPjxZZWFyPjIwMTQ8L1llYXI+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6E431D" w:rsidRPr="00970FC6">
              <w:rPr>
                <w:color w:val="000000"/>
                <w:sz w:val="20"/>
                <w:szCs w:val="20"/>
              </w:rPr>
            </w:r>
            <w:r w:rsidR="006E431D" w:rsidRPr="00970FC6">
              <w:rPr>
                <w:color w:val="000000"/>
                <w:sz w:val="20"/>
                <w:szCs w:val="20"/>
              </w:rPr>
              <w:fldChar w:fldCharType="end"/>
            </w:r>
            <w:r w:rsidR="00CE1F8A" w:rsidRPr="00970FC6">
              <w:rPr>
                <w:color w:val="000000"/>
                <w:sz w:val="20"/>
                <w:szCs w:val="20"/>
              </w:rPr>
            </w:r>
            <w:r w:rsidR="00CE1F8A" w:rsidRPr="00970FC6">
              <w:rPr>
                <w:color w:val="000000"/>
                <w:sz w:val="20"/>
                <w:szCs w:val="20"/>
              </w:rPr>
              <w:fldChar w:fldCharType="separate"/>
            </w:r>
            <w:r w:rsidR="006E431D" w:rsidRPr="00970FC6">
              <w:rPr>
                <w:noProof/>
                <w:color w:val="000000"/>
                <w:sz w:val="20"/>
                <w:szCs w:val="20"/>
              </w:rPr>
              <w:t>(44)</w:t>
            </w:r>
            <w:r w:rsidR="00CE1F8A" w:rsidRPr="00970FC6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E58E3B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201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8E2C72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52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4C0867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58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EB1BFA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radiation, embolization, and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cementoplasty</w:t>
            </w:r>
            <w:proofErr w:type="spellEnd"/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9D2760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sacrum (17 sites), acetabulum (26 sites),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Ilio-pubian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>/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ischio-pubian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br/>
              <w:t>arch (15 sites)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FC7AE6" w14:textId="7C42BB1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impact of pain relief and quality of life using radiation, embolization, and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cementoplasty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using Visual Acuity Score (VAS) and Brief Pain Inventory </w:t>
            </w:r>
            <w:r w:rsidR="00D85563" w:rsidRPr="00970FC6">
              <w:rPr>
                <w:color w:val="000000"/>
                <w:sz w:val="20"/>
                <w:szCs w:val="20"/>
              </w:rPr>
              <w:t>questionnaire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03880B" w14:textId="595C3D48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Median VAS score decreased from 7±1.4 (ranges 5–10) at baseline to 3±1.5 (ranges 0–6) at discharge, 2±1.5 (ranges 0–5) at 1 month (p&lt;0.0001), and 2±1.6 (ranges 0–5) at 6 months. All patients had improvements in quality of life.</w:t>
            </w:r>
          </w:p>
        </w:tc>
      </w:tr>
      <w:tr w:rsidR="00114820" w:rsidRPr="00970FC6" w14:paraId="4F13E70C" w14:textId="77777777" w:rsidTr="006B0BA4">
        <w:trPr>
          <w:trHeight w:val="5244"/>
        </w:trPr>
        <w:tc>
          <w:tcPr>
            <w:tcW w:w="18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E476E14" w14:textId="69ED78B1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lastRenderedPageBreak/>
              <w:t>Rossi</w:t>
            </w:r>
            <w:r w:rsidR="00CE1F8A" w:rsidRPr="00970FC6">
              <w:rPr>
                <w:color w:val="000000"/>
                <w:sz w:val="20"/>
                <w:szCs w:val="20"/>
              </w:rPr>
              <w:t xml:space="preserve"> </w:t>
            </w:r>
            <w:r w:rsidR="00CE1F8A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Sb3NzaTwvQXV0aG9yPjxZZWFyPjIwMTM8L1llYXI+PFJl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6E431D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Sb3NzaTwvQXV0aG9yPjxZZWFyPjIwMTM8L1llYXI+PFJl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6E431D" w:rsidRPr="00970FC6">
              <w:rPr>
                <w:color w:val="000000"/>
                <w:sz w:val="20"/>
                <w:szCs w:val="20"/>
              </w:rPr>
            </w:r>
            <w:r w:rsidR="006E431D" w:rsidRPr="00970FC6">
              <w:rPr>
                <w:color w:val="000000"/>
                <w:sz w:val="20"/>
                <w:szCs w:val="20"/>
              </w:rPr>
              <w:fldChar w:fldCharType="end"/>
            </w:r>
            <w:r w:rsidR="00CE1F8A" w:rsidRPr="00970FC6">
              <w:rPr>
                <w:color w:val="000000"/>
                <w:sz w:val="20"/>
                <w:szCs w:val="20"/>
              </w:rPr>
            </w:r>
            <w:r w:rsidR="00CE1F8A" w:rsidRPr="00970FC6">
              <w:rPr>
                <w:color w:val="000000"/>
                <w:sz w:val="20"/>
                <w:szCs w:val="20"/>
              </w:rPr>
              <w:fldChar w:fldCharType="separate"/>
            </w:r>
            <w:r w:rsidR="006E431D" w:rsidRPr="00970FC6">
              <w:rPr>
                <w:noProof/>
                <w:color w:val="000000"/>
                <w:sz w:val="20"/>
                <w:szCs w:val="20"/>
              </w:rPr>
              <w:t>(40)</w:t>
            </w:r>
            <w:r w:rsidR="00CE1F8A" w:rsidRPr="00970FC6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556FA91" w14:textId="25CA7421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201</w:t>
            </w:r>
            <w:r w:rsidR="00CE1F8A" w:rsidRPr="00970FC6">
              <w:rPr>
                <w:color w:val="000000"/>
                <w:sz w:val="20"/>
                <w:szCs w:val="20"/>
              </w:rPr>
              <w:t>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D7458C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107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93E088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163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1197E9F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 w:rsidRPr="00970FC6">
              <w:rPr>
                <w:color w:val="000000"/>
                <w:sz w:val="20"/>
                <w:szCs w:val="20"/>
              </w:rPr>
              <w:t>transcatheter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embolization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A1B82F5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  <w:lang w:val="pt-BR"/>
              </w:rPr>
            </w:pPr>
            <w:r w:rsidRPr="00970FC6">
              <w:rPr>
                <w:color w:val="000000"/>
                <w:sz w:val="20"/>
                <w:szCs w:val="20"/>
                <w:lang w:val="pt-BR"/>
              </w:rPr>
              <w:t>sternum (4 sites), lumbar spine (32 sites), sacrum (9 sites), pelvis (67 sites), humerus (11 sites), radius (2 sites), ulna (1 site), femur (29 sites)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C7BF21C" w14:textId="460D6B71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effect of selective embolization for palliative treatment based on clinical</w:t>
            </w:r>
            <w:r w:rsidR="00CE1F8A" w:rsidRPr="00970FC6">
              <w:rPr>
                <w:color w:val="000000"/>
                <w:sz w:val="20"/>
                <w:szCs w:val="20"/>
              </w:rPr>
              <w:t xml:space="preserve"> </w:t>
            </w:r>
            <w:r w:rsidRPr="00970FC6">
              <w:rPr>
                <w:color w:val="000000"/>
                <w:sz w:val="20"/>
                <w:szCs w:val="20"/>
              </w:rPr>
              <w:t>response</w:t>
            </w:r>
            <w:r w:rsidR="00CE1F8A" w:rsidRPr="00970FC6">
              <w:rPr>
                <w:color w:val="000000"/>
                <w:sz w:val="20"/>
                <w:szCs w:val="20"/>
              </w:rPr>
              <w:t xml:space="preserve"> </w:t>
            </w:r>
            <w:r w:rsidRPr="00970FC6">
              <w:rPr>
                <w:color w:val="000000"/>
                <w:sz w:val="20"/>
                <w:szCs w:val="20"/>
              </w:rPr>
              <w:t>(defined as ≥50% reduction in pain ≥50% or greater reduction in analgesics doses</w:t>
            </w:r>
            <w:r w:rsidR="00CE1F8A" w:rsidRPr="00970FC6">
              <w:rPr>
                <w:color w:val="000000"/>
                <w:sz w:val="20"/>
                <w:szCs w:val="20"/>
              </w:rPr>
              <w:t xml:space="preserve">, </w:t>
            </w:r>
            <w:r w:rsidRPr="00970FC6">
              <w:rPr>
                <w:color w:val="000000"/>
                <w:sz w:val="20"/>
                <w:szCs w:val="20"/>
              </w:rPr>
              <w:t>and no</w:t>
            </w:r>
            <w:r w:rsidR="00CE1F8A" w:rsidRPr="00970FC6">
              <w:rPr>
                <w:color w:val="000000"/>
                <w:sz w:val="20"/>
                <w:szCs w:val="20"/>
              </w:rPr>
              <w:t xml:space="preserve"> </w:t>
            </w:r>
            <w:r w:rsidRPr="00970FC6">
              <w:rPr>
                <w:color w:val="000000"/>
                <w:sz w:val="20"/>
                <w:szCs w:val="20"/>
              </w:rPr>
              <w:t>response was defined as &lt;50% decrease)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A03CE74" w14:textId="698E21A0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A clinical response </w:t>
            </w:r>
            <w:r w:rsidR="00D85563" w:rsidRPr="00970FC6">
              <w:rPr>
                <w:color w:val="000000"/>
                <w:sz w:val="20"/>
                <w:szCs w:val="20"/>
              </w:rPr>
              <w:t>occurred</w:t>
            </w:r>
            <w:r w:rsidRPr="00970FC6">
              <w:rPr>
                <w:color w:val="000000"/>
                <w:sz w:val="20"/>
                <w:szCs w:val="20"/>
              </w:rPr>
              <w:t xml:space="preserve"> in 157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embolizations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>, with mean duration of 10 months (range 1-12 months).</w:t>
            </w:r>
          </w:p>
        </w:tc>
      </w:tr>
      <w:tr w:rsidR="00114820" w:rsidRPr="00970FC6" w14:paraId="17A877D4" w14:textId="77777777" w:rsidTr="006B0BA4">
        <w:trPr>
          <w:trHeight w:val="2208"/>
        </w:trPr>
        <w:tc>
          <w:tcPr>
            <w:tcW w:w="18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99385F5" w14:textId="459A3580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 w:rsidRPr="00970FC6">
              <w:rPr>
                <w:color w:val="000000"/>
                <w:sz w:val="20"/>
                <w:szCs w:val="20"/>
              </w:rPr>
              <w:t>Jhaveri</w:t>
            </w:r>
            <w:proofErr w:type="spellEnd"/>
            <w:r w:rsidR="00CE1F8A" w:rsidRPr="00970FC6">
              <w:rPr>
                <w:color w:val="000000"/>
                <w:sz w:val="20"/>
                <w:szCs w:val="20"/>
              </w:rPr>
              <w:t xml:space="preserve"> </w:t>
            </w:r>
            <w:r w:rsidR="00CE1F8A" w:rsidRPr="00970FC6">
              <w:rPr>
                <w:color w:val="000000"/>
                <w:sz w:val="20"/>
                <w:szCs w:val="20"/>
              </w:rPr>
              <w:fldChar w:fldCharType="begin"/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 &lt;EndNote&gt;&lt;Cite&gt;&lt;Author&gt;Jhaveri&lt;/Author&gt;&lt;Year&gt;2012&lt;/Year&gt;&lt;RecNum&gt;92&lt;/RecNum&gt;&lt;DisplayText&gt;(39)&lt;/DisplayText&gt;&lt;record&gt;&lt;rec-number&gt;92&lt;/rec-number&gt;&lt;foreign-keys&gt;&lt;key app="EN" db-id="55zesxdpafe5rsewzr7vsxdjs0vws5pr5z5w" timestamp="1574032192" guid="70d829b1-2061-449c-bd98-a3251bffb8de"&gt;92&lt;/key&gt;&lt;/foreign-keys&gt;&lt;ref-type name="Journal Article"&gt;17&lt;/ref-type&gt;&lt;contributors&gt;&lt;authors&gt;&lt;author&gt;Jhaveri, P. M.&lt;/author&gt;&lt;author&gt;Teh, B. S.&lt;/author&gt;&lt;author&gt;Paulino, A. C.&lt;/author&gt;&lt;author&gt;Blanco, A. I.&lt;/author&gt;&lt;author&gt;Lo, S. S.&lt;/author&gt;&lt;author&gt;Butler, E. B.&lt;/author&gt;&lt;author&gt;Amato, R. J.&lt;/author&gt;&lt;/authors&gt;&lt;/contributors&gt;&lt;auth-address&gt;Department of Radiology, Section of Radiation Oncology, Baylor College of Medicine, 6565 Fannin, Houston, TX 77030, USA&lt;/auth-address&gt;&lt;titles&gt;&lt;title&gt;A dose-response relationship for time to bone pain resolution after stereotactic body radiotherapy (SBRT) for renal cell carcinoma (RCC) bony metastases&lt;/title&gt;&lt;secondary-title&gt;Acta Oncol&lt;/secondary-title&gt;&lt;/titles&gt;&lt;periodical&gt;&lt;full-title&gt;Acta Oncol&lt;/full-title&gt;&lt;/periodical&gt;&lt;pages&gt;584-8&lt;/pages&gt;&lt;volume&gt;51&lt;/volume&gt;&lt;number&gt;5&lt;/number&gt;&lt;edition&gt;2012/01/18&lt;/edition&gt;&lt;keywords&gt;&lt;keyword&gt;Bone Neoplasms/secondary/*surgery&lt;/keyword&gt;&lt;keyword&gt;Carcinoma, Renal Cell/pathology/*surgery&lt;/keyword&gt;&lt;keyword&gt;Dose Fractionation, Radiation&lt;/keyword&gt;&lt;keyword&gt;Follow-Up Studies&lt;/keyword&gt;&lt;keyword&gt;Humans&lt;/keyword&gt;&lt;keyword&gt;Kidney Neoplasms/pathology/*surgery&lt;/keyword&gt;&lt;keyword&gt;Neoplasm Recurrence, Local/pathology/*surgery&lt;/keyword&gt;&lt;keyword&gt;Pain/*etiology/*prevention &amp;amp; control&lt;/keyword&gt;&lt;keyword&gt;Prognosis&lt;/keyword&gt;&lt;keyword&gt;*Radiosurgery&lt;/keyword&gt;&lt;keyword&gt;Survival Rate&lt;/keyword&gt;&lt;keyword&gt;Time Factors&lt;/keyword&gt;&lt;/keywords&gt;&lt;dates&gt;&lt;year&gt;2012&lt;/year&gt;&lt;pub-dates&gt;&lt;date&gt;May&lt;/date&gt;&lt;/pub-dates&gt;&lt;/dates&gt;&lt;isbn&gt;0284-186x&lt;/isbn&gt;&lt;accession-num&gt;22248089&lt;/accession-num&gt;&lt;urls&gt;&lt;/urls&gt;&lt;electronic-resource-num&gt;10.3109/0284186x.2011.652741&lt;/electronic-resource-num&gt;&lt;remote-database-provider&gt;NLM&lt;/remote-database-provider&gt;&lt;language&gt;eng&lt;/language&gt;&lt;/record&gt;&lt;/Cite&gt;&lt;/EndNote&gt;</w:instrText>
            </w:r>
            <w:r w:rsidR="00CE1F8A" w:rsidRPr="00970FC6">
              <w:rPr>
                <w:color w:val="000000"/>
                <w:sz w:val="20"/>
                <w:szCs w:val="20"/>
              </w:rPr>
              <w:fldChar w:fldCharType="separate"/>
            </w:r>
            <w:r w:rsidR="006E431D" w:rsidRPr="00970FC6">
              <w:rPr>
                <w:noProof/>
                <w:color w:val="000000"/>
                <w:sz w:val="20"/>
                <w:szCs w:val="20"/>
              </w:rPr>
              <w:t>(39)</w:t>
            </w:r>
            <w:r w:rsidR="00CE1F8A" w:rsidRPr="00970FC6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B86F699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201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AF2951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18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D0EB2F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24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6DB2CFC" w14:textId="7AC18129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stereotactic body </w:t>
            </w:r>
            <w:r w:rsidR="00D85563" w:rsidRPr="00970FC6">
              <w:rPr>
                <w:color w:val="000000"/>
                <w:sz w:val="20"/>
                <w:szCs w:val="20"/>
              </w:rPr>
              <w:t>radiation</w:t>
            </w:r>
            <w:r w:rsidRPr="00970FC6">
              <w:rPr>
                <w:color w:val="000000"/>
                <w:sz w:val="20"/>
                <w:szCs w:val="20"/>
              </w:rPr>
              <w:t xml:space="preserve"> therapy (SBRT)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159A142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spine (14), rib/clavicle (4)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68C0F0F" w14:textId="3CBFAFE0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utility of SBRT in treatment of painful </w:t>
            </w:r>
            <w:r w:rsidR="00A6161E" w:rsidRPr="00970FC6">
              <w:rPr>
                <w:color w:val="000000"/>
                <w:sz w:val="20"/>
                <w:szCs w:val="20"/>
              </w:rPr>
              <w:t>BM</w:t>
            </w:r>
            <w:r w:rsidRPr="00970FC6">
              <w:rPr>
                <w:color w:val="000000"/>
                <w:sz w:val="20"/>
                <w:szCs w:val="20"/>
              </w:rPr>
              <w:t xml:space="preserve"> in clear cell RCC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62A8120" w14:textId="1C449469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Seventy-eight percent of patients achieved relief. Patients treated with BED &gt;85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Gy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achieved faster and more durable pain relief compared to those treated with BED &lt;85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Gy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>. A de</w:t>
            </w:r>
            <w:r w:rsidR="00D85563" w:rsidRPr="00970FC6">
              <w:rPr>
                <w:color w:val="000000"/>
                <w:sz w:val="20"/>
                <w:szCs w:val="20"/>
              </w:rPr>
              <w:t>cr</w:t>
            </w:r>
            <w:r w:rsidRPr="00970FC6">
              <w:rPr>
                <w:color w:val="000000"/>
                <w:sz w:val="20"/>
                <w:szCs w:val="20"/>
              </w:rPr>
              <w:t xml:space="preserve">ease in time to patient relief after a change in treatment regimen to 8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Gy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x 5 fractions.</w:t>
            </w:r>
          </w:p>
        </w:tc>
      </w:tr>
      <w:tr w:rsidR="00114820" w:rsidRPr="00970FC6" w14:paraId="584E4559" w14:textId="77777777" w:rsidTr="006B0BA4">
        <w:trPr>
          <w:trHeight w:val="1104"/>
        </w:trPr>
        <w:tc>
          <w:tcPr>
            <w:tcW w:w="18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09B344" w14:textId="5085675D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 w:rsidRPr="00970FC6">
              <w:rPr>
                <w:color w:val="000000"/>
                <w:sz w:val="20"/>
                <w:szCs w:val="20"/>
              </w:rPr>
              <w:t>Basile</w:t>
            </w:r>
            <w:proofErr w:type="spellEnd"/>
            <w:r w:rsidR="00CE1F8A" w:rsidRPr="00970FC6">
              <w:rPr>
                <w:color w:val="000000"/>
                <w:sz w:val="20"/>
                <w:szCs w:val="20"/>
              </w:rPr>
              <w:t xml:space="preserve"> </w:t>
            </w:r>
            <w:r w:rsidR="00CE1F8A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CYXNpbGU8L0F1dGhvcj48WWVhcj4yMDA4PC9ZZWFyPjxS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6E431D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CYXNpbGU8L0F1dGhvcj48WWVhcj4yMDA4PC9ZZWFyPjxS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6E431D" w:rsidRPr="00970FC6">
              <w:rPr>
                <w:color w:val="000000"/>
                <w:sz w:val="20"/>
                <w:szCs w:val="20"/>
              </w:rPr>
            </w:r>
            <w:r w:rsidR="006E431D" w:rsidRPr="00970FC6">
              <w:rPr>
                <w:color w:val="000000"/>
                <w:sz w:val="20"/>
                <w:szCs w:val="20"/>
              </w:rPr>
              <w:fldChar w:fldCharType="end"/>
            </w:r>
            <w:r w:rsidR="00CE1F8A" w:rsidRPr="00970FC6">
              <w:rPr>
                <w:color w:val="000000"/>
                <w:sz w:val="20"/>
                <w:szCs w:val="20"/>
              </w:rPr>
            </w:r>
            <w:r w:rsidR="00CE1F8A" w:rsidRPr="00970FC6">
              <w:rPr>
                <w:color w:val="000000"/>
                <w:sz w:val="20"/>
                <w:szCs w:val="20"/>
              </w:rPr>
              <w:fldChar w:fldCharType="separate"/>
            </w:r>
            <w:r w:rsidR="006E431D" w:rsidRPr="00970FC6">
              <w:rPr>
                <w:noProof/>
                <w:color w:val="000000"/>
                <w:sz w:val="20"/>
                <w:szCs w:val="20"/>
              </w:rPr>
              <w:t>(42)</w:t>
            </w:r>
            <w:r w:rsidR="00CE1F8A" w:rsidRPr="00970FC6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2F1AD5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200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254322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5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8D3C74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5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550475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 w:rsidRPr="00970FC6">
              <w:rPr>
                <w:color w:val="000000"/>
                <w:sz w:val="20"/>
                <w:szCs w:val="20"/>
              </w:rPr>
              <w:t>cementoplasty</w:t>
            </w:r>
            <w:proofErr w:type="spellEnd"/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98DFEF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 w:rsidRPr="00970FC6">
              <w:rPr>
                <w:color w:val="000000"/>
                <w:sz w:val="20"/>
                <w:szCs w:val="20"/>
              </w:rPr>
              <w:t>humerus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>, acetabulum (2), femur (2)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D3AF16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effectiveness of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cementoplasty</w:t>
            </w:r>
            <w:proofErr w:type="spellEnd"/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F0C1F9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Successful pain relief as demonstrated by the VAS score for all 5 patients.</w:t>
            </w:r>
          </w:p>
        </w:tc>
      </w:tr>
      <w:tr w:rsidR="00114820" w:rsidRPr="00970FC6" w14:paraId="2A21D274" w14:textId="77777777" w:rsidTr="006B0BA4">
        <w:trPr>
          <w:trHeight w:val="5796"/>
        </w:trPr>
        <w:tc>
          <w:tcPr>
            <w:tcW w:w="18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C743A5" w14:textId="2516B00B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 w:rsidRPr="00970FC6">
              <w:rPr>
                <w:color w:val="000000"/>
                <w:sz w:val="20"/>
                <w:szCs w:val="20"/>
              </w:rPr>
              <w:lastRenderedPageBreak/>
              <w:t>Forauer</w:t>
            </w:r>
            <w:proofErr w:type="spellEnd"/>
            <w:r w:rsidR="00CE1F8A" w:rsidRPr="00970FC6">
              <w:rPr>
                <w:color w:val="000000"/>
                <w:sz w:val="20"/>
                <w:szCs w:val="20"/>
              </w:rPr>
              <w:t xml:space="preserve"> </w:t>
            </w:r>
            <w:r w:rsidR="00CE1F8A" w:rsidRPr="00970FC6">
              <w:rPr>
                <w:color w:val="000000"/>
                <w:sz w:val="20"/>
                <w:szCs w:val="20"/>
              </w:rPr>
              <w:fldChar w:fldCharType="begin"/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 &lt;EndNote&gt;&lt;Cite&gt;&lt;Author&gt;Forauer&lt;/Author&gt;&lt;Year&gt;2007&lt;/Year&gt;&lt;RecNum&gt;105&lt;/RecNum&gt;&lt;DisplayText&gt;(41)&lt;/DisplayText&gt;&lt;record&gt;&lt;rec-number&gt;105&lt;/rec-number&gt;&lt;foreign-keys&gt;&lt;key app="EN" db-id="55zesxdpafe5rsewzr7vsxdjs0vws5pr5z5w" timestamp="1574032193" guid="c080daa4-8a27-4952-a165-6b94eb061aac"&gt;105&lt;/key&gt;&lt;/foreign-keys&gt;&lt;ref-type name="Journal Article"&gt;17&lt;/ref-type&gt;&lt;contributors&gt;&lt;authors&gt;&lt;author&gt;Forauer, A. R.&lt;/author&gt;&lt;author&gt;Kent, E.&lt;/author&gt;&lt;author&gt;Cwikiel, W.&lt;/author&gt;&lt;author&gt;Esper, P.&lt;/author&gt;&lt;author&gt;Redman, B.&lt;/author&gt;&lt;/authors&gt;&lt;/contributors&gt;&lt;auth-address&gt;Division of Vascular/Interventional Radiology, University of Michigan Medical Center, Ann Arbor, Michigan 48109, USA. andrew.r.forauer@hitchcock.org&lt;/auth-address&gt;&lt;titles&gt;&lt;title&gt;Selective palliative transcatheter embolization of bony metastases from renal cell carcinoma&lt;/title&gt;&lt;secondary-title&gt;Acta Oncol&lt;/secondary-title&gt;&lt;/titles&gt;&lt;periodical&gt;&lt;full-title&gt;Acta Oncol&lt;/full-title&gt;&lt;/periodical&gt;&lt;pages&gt;1012-8&lt;/pages&gt;&lt;volume&gt;46&lt;/volume&gt;&lt;number&gt;7&lt;/number&gt;&lt;edition&gt;2007/09/14&lt;/edition&gt;&lt;keywords&gt;&lt;keyword&gt;Adult&lt;/keyword&gt;&lt;keyword&gt;Aged&lt;/keyword&gt;&lt;keyword&gt;Aged, 80 and over&lt;/keyword&gt;&lt;keyword&gt;Angiography&lt;/keyword&gt;&lt;keyword&gt;Bone Neoplasms/diagnostic imaging/secondary/*therapy&lt;/keyword&gt;&lt;keyword&gt;Carcinoma, Renal Cell/*secondary&lt;/keyword&gt;&lt;keyword&gt;Catheterization&lt;/keyword&gt;&lt;keyword&gt;Embolization, Therapeutic/*methods&lt;/keyword&gt;&lt;keyword&gt;Female&lt;/keyword&gt;&lt;keyword&gt;Humans&lt;/keyword&gt;&lt;keyword&gt;Kidney Neoplasms/*pathology&lt;/keyword&gt;&lt;keyword&gt;Male&lt;/keyword&gt;&lt;keyword&gt;Middle Aged&lt;/keyword&gt;&lt;keyword&gt;Palliative Care/*methods&lt;/keyword&gt;&lt;keyword&gt;Polyvinyl Alcohol/administration &amp;amp; dosage&lt;/keyword&gt;&lt;keyword&gt;Retrospective Studies&lt;/keyword&gt;&lt;/keywords&gt;&lt;dates&gt;&lt;year&gt;2007&lt;/year&gt;&lt;/dates&gt;&lt;isbn&gt;0284-186X (Print)&amp;#xD;0284-186x&lt;/isbn&gt;&lt;accession-num&gt;17851849&lt;/accession-num&gt;&lt;urls&gt;&lt;/urls&gt;&lt;electronic-resource-num&gt;10.1080/02841860701280725&lt;/electronic-resource-num&gt;&lt;remote-database-provider&gt;NLM&lt;/remote-database-provider&gt;&lt;language&gt;eng&lt;/language&gt;&lt;/record&gt;&lt;/Cite&gt;&lt;/EndNote&gt;</w:instrText>
            </w:r>
            <w:r w:rsidR="00CE1F8A" w:rsidRPr="00970FC6">
              <w:rPr>
                <w:color w:val="000000"/>
                <w:sz w:val="20"/>
                <w:szCs w:val="20"/>
              </w:rPr>
              <w:fldChar w:fldCharType="separate"/>
            </w:r>
            <w:r w:rsidR="006E431D" w:rsidRPr="00970FC6">
              <w:rPr>
                <w:noProof/>
                <w:color w:val="000000"/>
                <w:sz w:val="20"/>
                <w:szCs w:val="20"/>
              </w:rPr>
              <w:t>(41)</w:t>
            </w:r>
            <w:r w:rsidR="00CE1F8A" w:rsidRPr="00970FC6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7AE263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200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4BDAD0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21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16384D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39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17ABA8B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 w:rsidRPr="00970FC6">
              <w:rPr>
                <w:color w:val="000000"/>
                <w:sz w:val="20"/>
                <w:szCs w:val="20"/>
              </w:rPr>
              <w:t>transcatheter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embolization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530E6E" w14:textId="0EB29223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pelvis (18), lower extremity (8), upper extremity (3), rib/chest wall (5), vertebrae </w:t>
            </w:r>
            <w:r w:rsidR="00CE1F8A" w:rsidRPr="00970FC6">
              <w:rPr>
                <w:color w:val="000000"/>
                <w:sz w:val="20"/>
                <w:szCs w:val="20"/>
              </w:rPr>
              <w:t>(5)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5D8B0B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effectiveness of embolization for palliative treatment based on clinical response (defined as a 50% or greater decrease in narcotic use, and no response as less than a 50% decrease)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AC1EAF" w14:textId="6B4D0915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Clinical response </w:t>
            </w:r>
            <w:r w:rsidR="00D85563" w:rsidRPr="00970FC6">
              <w:rPr>
                <w:color w:val="000000"/>
                <w:sz w:val="20"/>
                <w:szCs w:val="20"/>
              </w:rPr>
              <w:t>occurred</w:t>
            </w:r>
            <w:r w:rsidRPr="00970FC6">
              <w:rPr>
                <w:color w:val="000000"/>
                <w:sz w:val="20"/>
                <w:szCs w:val="20"/>
              </w:rPr>
              <w:t xml:space="preserve"> at 36 of the 39 sites, determined by recorded analgesic/narcotic use. </w:t>
            </w:r>
          </w:p>
        </w:tc>
      </w:tr>
      <w:tr w:rsidR="00114820" w:rsidRPr="00970FC6" w14:paraId="727A563E" w14:textId="77777777" w:rsidTr="006B0BA4">
        <w:trPr>
          <w:trHeight w:val="3036"/>
        </w:trPr>
        <w:tc>
          <w:tcPr>
            <w:tcW w:w="18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E936C6D" w14:textId="46D36DA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 w:rsidRPr="00970FC6">
              <w:rPr>
                <w:color w:val="000000"/>
                <w:sz w:val="20"/>
                <w:szCs w:val="20"/>
              </w:rPr>
              <w:t>Reichel</w:t>
            </w:r>
            <w:proofErr w:type="spellEnd"/>
            <w:r w:rsidR="00CE1F8A" w:rsidRPr="00970FC6">
              <w:rPr>
                <w:color w:val="000000"/>
                <w:sz w:val="20"/>
                <w:szCs w:val="20"/>
              </w:rPr>
              <w:t xml:space="preserve"> </w:t>
            </w:r>
            <w:r w:rsidR="00CE1F8A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SZWljaGVsPC9BdXRob3I+PFllYXI+MjAwNzwvWWVhcj48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6E431D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SZWljaGVsPC9BdXRob3I+PFllYXI+MjAwNzwvWWVhcj48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6E431D" w:rsidRPr="00970FC6">
              <w:rPr>
                <w:color w:val="000000"/>
                <w:sz w:val="20"/>
                <w:szCs w:val="20"/>
              </w:rPr>
            </w:r>
            <w:r w:rsidR="006E431D" w:rsidRPr="00970FC6">
              <w:rPr>
                <w:color w:val="000000"/>
                <w:sz w:val="20"/>
                <w:szCs w:val="20"/>
              </w:rPr>
              <w:fldChar w:fldCharType="end"/>
            </w:r>
            <w:r w:rsidR="00CE1F8A" w:rsidRPr="00970FC6">
              <w:rPr>
                <w:color w:val="000000"/>
                <w:sz w:val="20"/>
                <w:szCs w:val="20"/>
              </w:rPr>
            </w:r>
            <w:r w:rsidR="00CE1F8A" w:rsidRPr="00970FC6">
              <w:rPr>
                <w:color w:val="000000"/>
                <w:sz w:val="20"/>
                <w:szCs w:val="20"/>
              </w:rPr>
              <w:fldChar w:fldCharType="separate"/>
            </w:r>
            <w:r w:rsidR="006E431D" w:rsidRPr="00970FC6">
              <w:rPr>
                <w:noProof/>
                <w:color w:val="000000"/>
                <w:sz w:val="20"/>
                <w:szCs w:val="20"/>
              </w:rPr>
              <w:t>(34)</w:t>
            </w:r>
            <w:r w:rsidR="00CE1F8A" w:rsidRPr="00970FC6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8B38BF5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200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0D014F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28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F7FC3C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36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09436AE" w14:textId="2C0BB5CE" w:rsidR="00114820" w:rsidRPr="00970FC6" w:rsidRDefault="00CE1F8A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RT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102837B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shoulder (1),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humerus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(1), ulna (1), rib (3), spine (15), sacrum (1), sacroiliac (5), ilium (1), hip (5), femur (1)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87AF076" w14:textId="64AE91D3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palliative effect of </w:t>
            </w:r>
            <w:r w:rsidR="00CE1F8A" w:rsidRPr="00970FC6">
              <w:rPr>
                <w:color w:val="000000"/>
                <w:sz w:val="20"/>
                <w:szCs w:val="20"/>
              </w:rPr>
              <w:t>RT</w:t>
            </w:r>
            <w:r w:rsidRPr="00970FC6">
              <w:rPr>
                <w:color w:val="000000"/>
                <w:sz w:val="20"/>
                <w:szCs w:val="20"/>
              </w:rPr>
              <w:t xml:space="preserve"> in terms of pain relief, fracture prevention, and functional activity using radiation to bone metastases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F678C32" w14:textId="447ED8A5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Median times to return to pretreatment pain and functional levels were 2 months and 1 month, respectively. </w:t>
            </w:r>
            <w:r w:rsidR="00CE1F8A" w:rsidRPr="00970FC6">
              <w:rPr>
                <w:color w:val="000000"/>
                <w:sz w:val="20"/>
                <w:szCs w:val="20"/>
              </w:rPr>
              <w:t xml:space="preserve">RT </w:t>
            </w:r>
            <w:r w:rsidRPr="00970FC6">
              <w:rPr>
                <w:color w:val="000000"/>
                <w:sz w:val="20"/>
                <w:szCs w:val="20"/>
              </w:rPr>
              <w:t xml:space="preserve">controlled pain in the short term. It may lower the risk of pathological fracture, which happened at just </w:t>
            </w:r>
            <w:r w:rsidR="00CE1F8A" w:rsidRPr="00970FC6">
              <w:rPr>
                <w:color w:val="000000"/>
                <w:sz w:val="20"/>
                <w:szCs w:val="20"/>
              </w:rPr>
              <w:t>one</w:t>
            </w:r>
            <w:r w:rsidRPr="00970FC6">
              <w:rPr>
                <w:color w:val="000000"/>
                <w:sz w:val="20"/>
                <w:szCs w:val="20"/>
              </w:rPr>
              <w:t xml:space="preserve"> site 3 weeks after irradiation.</w:t>
            </w:r>
          </w:p>
        </w:tc>
      </w:tr>
      <w:tr w:rsidR="00114820" w:rsidRPr="00970FC6" w14:paraId="552B6D3D" w14:textId="77777777" w:rsidTr="006B0BA4">
        <w:trPr>
          <w:trHeight w:val="4416"/>
        </w:trPr>
        <w:tc>
          <w:tcPr>
            <w:tcW w:w="18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A4B80EF" w14:textId="2C6DFB4A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lastRenderedPageBreak/>
              <w:t>Lee</w:t>
            </w:r>
            <w:r w:rsidR="00CE1F8A" w:rsidRPr="00970FC6">
              <w:rPr>
                <w:color w:val="000000"/>
                <w:sz w:val="20"/>
                <w:szCs w:val="20"/>
              </w:rPr>
              <w:t xml:space="preserve"> </w:t>
            </w:r>
            <w:r w:rsidR="00CE1F8A" w:rsidRPr="00970FC6">
              <w:rPr>
                <w:color w:val="000000"/>
                <w:sz w:val="20"/>
                <w:szCs w:val="20"/>
              </w:rPr>
              <w:fldChar w:fldCharType="begin"/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 &lt;EndNote&gt;&lt;Cite&gt;&lt;Author&gt;Lee&lt;/Author&gt;&lt;Year&gt;2005&lt;/Year&gt;&lt;RecNum&gt;109&lt;/RecNum&gt;&lt;DisplayText&gt;(36)&lt;/DisplayText&gt;&lt;record&gt;&lt;rec-number&gt;109&lt;/rec-number&gt;&lt;foreign-keys&gt;&lt;key app="EN" db-id="55zesxdpafe5rsewzr7vsxdjs0vws5pr5z5w" timestamp="1574032194" guid="2672e4de-d13a-44e6-a638-45ff0c389e1d"&gt;109&lt;/key&gt;&lt;/foreign-keys&gt;&lt;ref-type name="Journal Article"&gt;17&lt;/ref-type&gt;&lt;contributors&gt;&lt;authors&gt;&lt;author&gt;Lee, J.&lt;/author&gt;&lt;author&gt;Hodgson, D.&lt;/author&gt;&lt;author&gt;Chow, E.&lt;/author&gt;&lt;author&gt;Bezjak, A.&lt;/author&gt;&lt;author&gt;Catton, P.&lt;/author&gt;&lt;author&gt;Tsuji, D.&lt;/author&gt;&lt;author&gt;O&amp;apos;Brien, M.&lt;/author&gt;&lt;author&gt;Danjoux, C.&lt;/author&gt;&lt;author&gt;Hayter, C.&lt;/author&gt;&lt;author&gt;Warde, P.&lt;/author&gt;&lt;author&gt;Gospodarowicz, M. K.&lt;/author&gt;&lt;/authors&gt;&lt;/contributors&gt;&lt;auth-address&gt;Department of Radiation Oncology, Princess Margaret Hospital, University of Toronto, Toronto, Ontario, Canada.&lt;/auth-address&gt;&lt;titles&gt;&lt;title&gt;A phase II trial of palliative radiotherapy for metastatic renal cell carcinoma&lt;/title&gt;&lt;secondary-title&gt;Cancer&lt;/secondary-title&gt;&lt;/titles&gt;&lt;periodical&gt;&lt;full-title&gt;Cancer&lt;/full-title&gt;&lt;/periodical&gt;&lt;pages&gt;1894-900&lt;/pages&gt;&lt;volume&gt;104&lt;/volume&gt;&lt;number&gt;9&lt;/number&gt;&lt;edition&gt;2005/09/24&lt;/edition&gt;&lt;keywords&gt;&lt;keyword&gt;Adult&lt;/keyword&gt;&lt;keyword&gt;Bone Neoplasms/*radiotherapy/*secondary&lt;/keyword&gt;&lt;keyword&gt;Carcinoma, Renal Cell/pathology/*radiotherapy&lt;/keyword&gt;&lt;keyword&gt;Female&lt;/keyword&gt;&lt;keyword&gt;Humans&lt;/keyword&gt;&lt;keyword&gt;Kidney Neoplasms/*radiotherapy&lt;/keyword&gt;&lt;keyword&gt;Male&lt;/keyword&gt;&lt;keyword&gt;Middle Aged&lt;/keyword&gt;&lt;keyword&gt;Pain, Intractable/*radiotherapy&lt;/keyword&gt;&lt;keyword&gt;*Palliative Care&lt;/keyword&gt;&lt;keyword&gt;Quality of Life&lt;/keyword&gt;&lt;keyword&gt;Treatment Outcome&lt;/keyword&gt;&lt;/keywords&gt;&lt;dates&gt;&lt;year&gt;2005&lt;/year&gt;&lt;pub-dates&gt;&lt;date&gt;Nov 1&lt;/date&gt;&lt;/pub-dates&gt;&lt;/dates&gt;&lt;isbn&gt;0008-543X (Print)&amp;#xD;0008-543x&lt;/isbn&gt;&lt;accession-num&gt;16177996&lt;/accession-num&gt;&lt;urls&gt;&lt;/urls&gt;&lt;electronic-resource-num&gt;10.1002/cncr.21410&lt;/electronic-resource-num&gt;&lt;remote-database-provider&gt;NLM&lt;/remote-database-provider&gt;&lt;language&gt;eng&lt;/language&gt;&lt;/record&gt;&lt;/Cite&gt;&lt;/EndNote&gt;</w:instrText>
            </w:r>
            <w:r w:rsidR="00CE1F8A" w:rsidRPr="00970FC6">
              <w:rPr>
                <w:color w:val="000000"/>
                <w:sz w:val="20"/>
                <w:szCs w:val="20"/>
              </w:rPr>
              <w:fldChar w:fldCharType="separate"/>
            </w:r>
            <w:r w:rsidR="006E431D" w:rsidRPr="00970FC6">
              <w:rPr>
                <w:noProof/>
                <w:color w:val="000000"/>
                <w:sz w:val="20"/>
                <w:szCs w:val="20"/>
              </w:rPr>
              <w:t>(36)</w:t>
            </w:r>
            <w:r w:rsidR="00CE1F8A" w:rsidRPr="00970FC6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D9E26C5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200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7421427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24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D0C0C0A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N/A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2369660" w14:textId="5F6BD93E" w:rsidR="00114820" w:rsidRPr="00970FC6" w:rsidRDefault="00CE1F8A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RT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333CA4D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N/A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4E4B553" w14:textId="370CAB31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palliative effect of</w:t>
            </w:r>
            <w:r w:rsidR="00CE1F8A" w:rsidRPr="00970FC6">
              <w:rPr>
                <w:color w:val="000000"/>
                <w:sz w:val="20"/>
                <w:szCs w:val="20"/>
              </w:rPr>
              <w:t xml:space="preserve"> RT</w:t>
            </w:r>
            <w:r w:rsidRPr="00970FC6">
              <w:rPr>
                <w:color w:val="000000"/>
                <w:sz w:val="20"/>
                <w:szCs w:val="20"/>
              </w:rPr>
              <w:t xml:space="preserve"> based on reported pain, analgesic use, symptoms, and quality of life using validated questionnaires before RT, 1 month and 3 months after treatment, and every 3 months to 1 year afterwards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50D2AB0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Overall, 30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Gy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given in 10 fractions provides significant response in pain relief and improvement in quality of life.</w:t>
            </w:r>
          </w:p>
        </w:tc>
      </w:tr>
      <w:tr w:rsidR="00114820" w:rsidRPr="00970FC6" w14:paraId="228EFBAD" w14:textId="77777777" w:rsidTr="006B0BA4">
        <w:trPr>
          <w:trHeight w:val="1932"/>
        </w:trPr>
        <w:tc>
          <w:tcPr>
            <w:tcW w:w="18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E0AAC0D" w14:textId="3D51D351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Toyota</w:t>
            </w:r>
            <w:r w:rsidR="00CE1F8A" w:rsidRPr="00970FC6">
              <w:rPr>
                <w:color w:val="000000"/>
                <w:sz w:val="20"/>
                <w:szCs w:val="20"/>
              </w:rPr>
              <w:t xml:space="preserve"> </w:t>
            </w:r>
            <w:r w:rsidR="00CE1F8A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Ub3lvdGE8L0F1dGhvcj48WWVhcj4yMDA1PC9ZZWFyPjxS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=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6E431D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Ub3lvdGE8L0F1dGhvcj48WWVhcj4yMDA1PC9ZZWFyPjxS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=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6E431D" w:rsidRPr="00970FC6">
              <w:rPr>
                <w:color w:val="000000"/>
                <w:sz w:val="20"/>
                <w:szCs w:val="20"/>
              </w:rPr>
            </w:r>
            <w:r w:rsidR="006E431D" w:rsidRPr="00970FC6">
              <w:rPr>
                <w:color w:val="000000"/>
                <w:sz w:val="20"/>
                <w:szCs w:val="20"/>
              </w:rPr>
              <w:fldChar w:fldCharType="end"/>
            </w:r>
            <w:r w:rsidR="00CE1F8A" w:rsidRPr="00970FC6">
              <w:rPr>
                <w:color w:val="000000"/>
                <w:sz w:val="20"/>
                <w:szCs w:val="20"/>
              </w:rPr>
            </w:r>
            <w:r w:rsidR="00CE1F8A" w:rsidRPr="00970FC6">
              <w:rPr>
                <w:color w:val="000000"/>
                <w:sz w:val="20"/>
                <w:szCs w:val="20"/>
              </w:rPr>
              <w:fldChar w:fldCharType="separate"/>
            </w:r>
            <w:r w:rsidR="006E431D" w:rsidRPr="00970FC6">
              <w:rPr>
                <w:noProof/>
                <w:color w:val="000000"/>
                <w:sz w:val="20"/>
                <w:szCs w:val="20"/>
              </w:rPr>
              <w:t>(43)</w:t>
            </w:r>
            <w:r w:rsidR="00CE1F8A" w:rsidRPr="00970FC6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A776854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200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1EA5739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6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6211786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7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E904625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percutaneous radiofrequency ablation with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cementoplasty</w:t>
            </w:r>
            <w:proofErr w:type="spellEnd"/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FDFEACE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 w:rsidRPr="00970FC6">
              <w:rPr>
                <w:color w:val="000000"/>
                <w:sz w:val="20"/>
                <w:szCs w:val="20"/>
              </w:rPr>
              <w:t>humerus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(2), ilium (2), femur, sacrum, maxilla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C3FDA39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efficacy and safety of percutaneous radiofrequency ablation with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cementoplasty</w:t>
            </w:r>
            <w:proofErr w:type="spellEnd"/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8A37A13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Initial pain relief was achieved in all RCC patients.</w:t>
            </w:r>
          </w:p>
        </w:tc>
      </w:tr>
      <w:tr w:rsidR="00114820" w:rsidRPr="00970FC6" w14:paraId="4D27AA00" w14:textId="77777777" w:rsidTr="006B0BA4">
        <w:trPr>
          <w:trHeight w:val="3036"/>
        </w:trPr>
        <w:tc>
          <w:tcPr>
            <w:tcW w:w="18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59EE58" w14:textId="7E52EC31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 w:rsidRPr="00970FC6">
              <w:rPr>
                <w:color w:val="000000"/>
                <w:sz w:val="20"/>
                <w:szCs w:val="20"/>
              </w:rPr>
              <w:lastRenderedPageBreak/>
              <w:t>Brinkmann</w:t>
            </w:r>
            <w:proofErr w:type="spellEnd"/>
            <w:r w:rsidR="00CE1F8A" w:rsidRPr="00970FC6">
              <w:rPr>
                <w:color w:val="000000"/>
                <w:sz w:val="20"/>
                <w:szCs w:val="20"/>
              </w:rPr>
              <w:t xml:space="preserve"> </w:t>
            </w:r>
            <w:r w:rsidR="00CE1F8A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Ccmlua21hbm48L0F1dGhvcj48WWVhcj4yMDA1PC9ZZWFy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6E431D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Ccmlua21hbm48L0F1dGhvcj48WWVhcj4yMDA1PC9ZZWFy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6E431D" w:rsidRPr="00970FC6">
              <w:rPr>
                <w:color w:val="000000"/>
                <w:sz w:val="20"/>
                <w:szCs w:val="20"/>
              </w:rPr>
            </w:r>
            <w:r w:rsidR="006E431D" w:rsidRPr="00970FC6">
              <w:rPr>
                <w:color w:val="000000"/>
                <w:sz w:val="20"/>
                <w:szCs w:val="20"/>
              </w:rPr>
              <w:fldChar w:fldCharType="end"/>
            </w:r>
            <w:r w:rsidR="00CE1F8A" w:rsidRPr="00970FC6">
              <w:rPr>
                <w:color w:val="000000"/>
                <w:sz w:val="20"/>
                <w:szCs w:val="20"/>
              </w:rPr>
            </w:r>
            <w:r w:rsidR="00CE1F8A" w:rsidRPr="00970FC6">
              <w:rPr>
                <w:color w:val="000000"/>
                <w:sz w:val="20"/>
                <w:szCs w:val="20"/>
              </w:rPr>
              <w:fldChar w:fldCharType="separate"/>
            </w:r>
            <w:r w:rsidR="006E431D" w:rsidRPr="00970FC6">
              <w:rPr>
                <w:noProof/>
                <w:color w:val="000000"/>
                <w:sz w:val="20"/>
                <w:szCs w:val="20"/>
              </w:rPr>
              <w:t>(37)</w:t>
            </w:r>
            <w:r w:rsidR="00CE1F8A" w:rsidRPr="00970FC6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197F49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200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34DAC8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16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B9D42C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N/A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0D413A" w14:textId="4F80E6F6" w:rsidR="00114820" w:rsidRPr="00970FC6" w:rsidRDefault="00CE1F8A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RT</w:t>
            </w:r>
            <w:r w:rsidR="00114820" w:rsidRPr="00970FC6">
              <w:rPr>
                <w:color w:val="000000"/>
                <w:sz w:val="20"/>
                <w:szCs w:val="20"/>
              </w:rPr>
              <w:t xml:space="preserve"> with </w:t>
            </w:r>
            <w:proofErr w:type="spellStart"/>
            <w:r w:rsidR="00114820" w:rsidRPr="00970FC6">
              <w:rPr>
                <w:color w:val="000000"/>
                <w:sz w:val="20"/>
                <w:szCs w:val="20"/>
              </w:rPr>
              <w:t>immunoche</w:t>
            </w:r>
            <w:r w:rsidRPr="00970FC6">
              <w:rPr>
                <w:color w:val="000000"/>
                <w:sz w:val="20"/>
                <w:szCs w:val="20"/>
              </w:rPr>
              <w:t>mot</w:t>
            </w:r>
            <w:r w:rsidR="00114820" w:rsidRPr="00970FC6">
              <w:rPr>
                <w:color w:val="000000"/>
                <w:sz w:val="20"/>
                <w:szCs w:val="20"/>
              </w:rPr>
              <w:t>herapy</w:t>
            </w:r>
            <w:proofErr w:type="spellEnd"/>
            <w:r w:rsidR="00114820" w:rsidRPr="00970FC6">
              <w:rPr>
                <w:color w:val="000000"/>
                <w:sz w:val="20"/>
                <w:szCs w:val="20"/>
              </w:rPr>
              <w:t xml:space="preserve"> (IL-2, IFN-alpha, and 5-fluorouracil)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8C1A7C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N/A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E1027E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effectiveness of combined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immunochemotherapy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(ICT) and radiation therapy (RT), based on pain medications given before and after treatment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296C2C" w14:textId="414D1D0F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Combination of </w:t>
            </w:r>
            <w:r w:rsidR="00A6161E" w:rsidRPr="00970FC6">
              <w:rPr>
                <w:color w:val="000000"/>
                <w:sz w:val="20"/>
                <w:szCs w:val="20"/>
              </w:rPr>
              <w:t>RT</w:t>
            </w:r>
            <w:r w:rsidRPr="00970FC6">
              <w:rPr>
                <w:color w:val="000000"/>
                <w:sz w:val="20"/>
                <w:szCs w:val="20"/>
              </w:rPr>
              <w:t xml:space="preserve"> with </w:t>
            </w:r>
            <w:proofErr w:type="spellStart"/>
            <w:r w:rsidR="0029632C" w:rsidRPr="00970FC6">
              <w:rPr>
                <w:color w:val="000000"/>
                <w:sz w:val="20"/>
                <w:szCs w:val="20"/>
              </w:rPr>
              <w:t>immunochemotherapy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is feasible in reducing pain.</w:t>
            </w:r>
          </w:p>
        </w:tc>
      </w:tr>
      <w:tr w:rsidR="00114820" w:rsidRPr="00970FC6" w14:paraId="163AC076" w14:textId="77777777" w:rsidTr="006B0BA4">
        <w:trPr>
          <w:trHeight w:val="1932"/>
        </w:trPr>
        <w:tc>
          <w:tcPr>
            <w:tcW w:w="18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B1AFEC" w14:textId="628CF089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 w:rsidRPr="00970FC6">
              <w:rPr>
                <w:color w:val="000000"/>
                <w:sz w:val="20"/>
                <w:szCs w:val="20"/>
              </w:rPr>
              <w:t>Adiga</w:t>
            </w:r>
            <w:proofErr w:type="spellEnd"/>
            <w:r w:rsidR="00CE1F8A" w:rsidRPr="00970FC6">
              <w:rPr>
                <w:color w:val="000000"/>
                <w:sz w:val="20"/>
                <w:szCs w:val="20"/>
              </w:rPr>
              <w:t xml:space="preserve"> </w:t>
            </w:r>
            <w:r w:rsidR="00CE1F8A" w:rsidRPr="00970FC6">
              <w:rPr>
                <w:color w:val="000000"/>
                <w:sz w:val="20"/>
                <w:szCs w:val="20"/>
              </w:rPr>
              <w:fldChar w:fldCharType="begin"/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 &lt;EndNote&gt;&lt;Cite&gt;&lt;Author&gt;Adiga&lt;/Author&gt;&lt;Year&gt;2004&lt;/Year&gt;&lt;RecNum&gt;116&lt;/RecNum&gt;&lt;DisplayText&gt;(38)&lt;/DisplayText&gt;&lt;record&gt;&lt;rec-number&gt;116&lt;/rec-number&gt;&lt;foreign-keys&gt;&lt;key app="EN" db-id="55zesxdpafe5rsewzr7vsxdjs0vws5pr5z5w" timestamp="1574032194" guid="36eb6df2-507a-4861-81ee-77c2f7c55e94"&gt;116&lt;/key&gt;&lt;/foreign-keys&gt;&lt;ref-type name="Journal Article"&gt;17&lt;/ref-type&gt;&lt;contributors&gt;&lt;authors&gt;&lt;author&gt;Adiga, G. U.&lt;/author&gt;&lt;author&gt;Dutcher, J. P.&lt;/author&gt;&lt;author&gt;Larkin, M.&lt;/author&gt;&lt;author&gt;Garl, S.&lt;/author&gt;&lt;author&gt;Koo, J.&lt;/author&gt;&lt;/authors&gt;&lt;/contributors&gt;&lt;auth-address&gt;Comprehensive Cancer Center and Department of Medicine, Our Lady of Mercy Medical Center, New York Medical College, Bronx, New York, USA.&lt;/auth-address&gt;&lt;titles&gt;&lt;title&gt;Characterization of bone metastases in patients with renal cell cancer&lt;/title&gt;&lt;secondary-title&gt;BJU Int&lt;/secondary-title&gt;&lt;/titles&gt;&lt;periodical&gt;&lt;full-title&gt;BJU Int&lt;/full-title&gt;&lt;/periodical&gt;&lt;pages&gt;1237-40&lt;/pages&gt;&lt;volume&gt;93&lt;/volume&gt;&lt;number&gt;9&lt;/number&gt;&lt;edition&gt;2004/06/08&lt;/edition&gt;&lt;keywords&gt;&lt;keyword&gt;Adult&lt;/keyword&gt;&lt;keyword&gt;Aged&lt;/keyword&gt;&lt;keyword&gt;Analgesics/therapeutic use&lt;/keyword&gt;&lt;keyword&gt;Anti-Inflammatory Agents, Non-Steroidal/therapeutic use&lt;/keyword&gt;&lt;keyword&gt;Bone Diseases/etiology/prevention &amp;amp; control&lt;/keyword&gt;&lt;keyword&gt;Bone Neoplasms/*secondary&lt;/keyword&gt;&lt;keyword&gt;Carcinoma, Renal Cell/*secondary&lt;/keyword&gt;&lt;keyword&gt;Female&lt;/keyword&gt;&lt;keyword&gt;Humans&lt;/keyword&gt;&lt;keyword&gt;*Kidney Neoplasms&lt;/keyword&gt;&lt;keyword&gt;Male&lt;/keyword&gt;&lt;keyword&gt;Middle Aged&lt;/keyword&gt;&lt;keyword&gt;Pain/etiology/prevention &amp;amp; control&lt;/keyword&gt;&lt;/keywords&gt;&lt;dates&gt;&lt;year&gt;2004&lt;/year&gt;&lt;pub-dates&gt;&lt;date&gt;Jun&lt;/date&gt;&lt;/pub-dates&gt;&lt;/dates&gt;&lt;isbn&gt;1464-4096 (Print)&amp;#xD;1464-4096&lt;/isbn&gt;&lt;accession-num&gt;15180614&lt;/accession-num&gt;&lt;urls&gt;&lt;/urls&gt;&lt;electronic-resource-num&gt;10.1111/j.1464-410X.2004.04849.x&lt;/electronic-resource-num&gt;&lt;remote-database-provider&gt;NLM&lt;/remote-database-provider&gt;&lt;language&gt;eng&lt;/language&gt;&lt;/record&gt;&lt;/Cite&gt;&lt;/EndNote&gt;</w:instrText>
            </w:r>
            <w:r w:rsidR="00CE1F8A" w:rsidRPr="00970FC6">
              <w:rPr>
                <w:color w:val="000000"/>
                <w:sz w:val="20"/>
                <w:szCs w:val="20"/>
              </w:rPr>
              <w:fldChar w:fldCharType="separate"/>
            </w:r>
            <w:r w:rsidR="006E431D" w:rsidRPr="00970FC6">
              <w:rPr>
                <w:noProof/>
                <w:color w:val="000000"/>
                <w:sz w:val="20"/>
                <w:szCs w:val="20"/>
              </w:rPr>
              <w:t>(38)</w:t>
            </w:r>
            <w:r w:rsidR="00CE1F8A" w:rsidRPr="00970FC6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B6B61F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200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757E61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19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7E3524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N/A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C9811E" w14:textId="1C0BE97C" w:rsidR="00114820" w:rsidRPr="00970FC6" w:rsidRDefault="0029632C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IL</w:t>
            </w:r>
            <w:r w:rsidR="00114820" w:rsidRPr="00970FC6">
              <w:rPr>
                <w:color w:val="000000"/>
                <w:sz w:val="20"/>
                <w:szCs w:val="20"/>
              </w:rPr>
              <w:t>-2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6B29F9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N/A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3619A3" w14:textId="331C017C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characterization of clinical features of </w:t>
            </w:r>
            <w:r w:rsidR="00CE1F8A" w:rsidRPr="00970FC6">
              <w:rPr>
                <w:color w:val="000000"/>
                <w:sz w:val="20"/>
                <w:szCs w:val="20"/>
              </w:rPr>
              <w:t>BM</w:t>
            </w:r>
            <w:r w:rsidRPr="00970FC6">
              <w:rPr>
                <w:color w:val="000000"/>
                <w:sz w:val="20"/>
                <w:szCs w:val="20"/>
              </w:rPr>
              <w:t xml:space="preserve"> in RCC patients treated with IL-2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825670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There was no significant effect on pain relief. Of the 19 patients, 16 had pain responses analyzed. Twelve required pain medications before, and nine still required them after receiving IL-2. One who did not require pain medications before required them after receiving IL-2.</w:t>
            </w:r>
          </w:p>
        </w:tc>
      </w:tr>
      <w:tr w:rsidR="00114820" w:rsidRPr="00970FC6" w14:paraId="24C1431F" w14:textId="77777777" w:rsidTr="006B0BA4">
        <w:trPr>
          <w:trHeight w:val="1380"/>
        </w:trPr>
        <w:tc>
          <w:tcPr>
            <w:tcW w:w="18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F62410" w14:textId="24B8264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Wilson</w:t>
            </w:r>
            <w:r w:rsidR="00CE1F8A" w:rsidRPr="00970FC6">
              <w:rPr>
                <w:color w:val="000000"/>
                <w:sz w:val="20"/>
                <w:szCs w:val="20"/>
              </w:rPr>
              <w:t xml:space="preserve"> </w:t>
            </w:r>
            <w:r w:rsidR="00CE1F8A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XaWxzb248L0F1dGhvcj48WWVhcj4yMDAzPC9ZZWFyPjxS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6E431D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XaWxzb248L0F1dGhvcj48WWVhcj4yMDAzPC9ZZWFyPjxS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6E431D" w:rsidRPr="00970FC6">
              <w:rPr>
                <w:color w:val="000000"/>
                <w:sz w:val="20"/>
                <w:szCs w:val="20"/>
              </w:rPr>
            </w:r>
            <w:r w:rsidR="006E431D" w:rsidRPr="00970FC6">
              <w:rPr>
                <w:color w:val="000000"/>
                <w:sz w:val="20"/>
                <w:szCs w:val="20"/>
              </w:rPr>
              <w:fldChar w:fldCharType="end"/>
            </w:r>
            <w:r w:rsidR="00CE1F8A" w:rsidRPr="00970FC6">
              <w:rPr>
                <w:color w:val="000000"/>
                <w:sz w:val="20"/>
                <w:szCs w:val="20"/>
              </w:rPr>
            </w:r>
            <w:r w:rsidR="00CE1F8A" w:rsidRPr="00970FC6">
              <w:rPr>
                <w:color w:val="000000"/>
                <w:sz w:val="20"/>
                <w:szCs w:val="20"/>
              </w:rPr>
              <w:fldChar w:fldCharType="separate"/>
            </w:r>
            <w:r w:rsidR="006E431D" w:rsidRPr="00970FC6">
              <w:rPr>
                <w:noProof/>
                <w:color w:val="000000"/>
                <w:sz w:val="20"/>
                <w:szCs w:val="20"/>
              </w:rPr>
              <w:t>(35)</w:t>
            </w:r>
            <w:r w:rsidR="00CE1F8A" w:rsidRPr="00970FC6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D278AB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200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6BFF74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N/A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33DBFB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72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8B1A08" w14:textId="25EFBCCB" w:rsidR="00114820" w:rsidRPr="00970FC6" w:rsidRDefault="00CE1F8A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RT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726353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N/A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592664" w14:textId="2ACBF00D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experience with palliative </w:t>
            </w:r>
            <w:r w:rsidR="00CE1F8A" w:rsidRPr="00970FC6">
              <w:rPr>
                <w:color w:val="000000"/>
                <w:sz w:val="20"/>
                <w:szCs w:val="20"/>
              </w:rPr>
              <w:t>RT</w:t>
            </w:r>
            <w:r w:rsidRPr="00970FC6">
              <w:rPr>
                <w:color w:val="000000"/>
                <w:sz w:val="20"/>
                <w:szCs w:val="20"/>
              </w:rPr>
              <w:t xml:space="preserve"> in RCC patients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22AFDB" w14:textId="7B794CF8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Most common indication for </w:t>
            </w:r>
            <w:r w:rsidR="00CE1F8A" w:rsidRPr="00970FC6">
              <w:rPr>
                <w:color w:val="000000"/>
                <w:sz w:val="20"/>
                <w:szCs w:val="20"/>
              </w:rPr>
              <w:t>RT</w:t>
            </w:r>
            <w:r w:rsidRPr="00970FC6">
              <w:rPr>
                <w:color w:val="000000"/>
                <w:sz w:val="20"/>
                <w:szCs w:val="20"/>
              </w:rPr>
              <w:t xml:space="preserve"> in RCC patients was for bone pain. Radiation for bone pain seemed to provide more durable pain relief relative to other metastatic sites.</w:t>
            </w:r>
          </w:p>
        </w:tc>
      </w:tr>
      <w:tr w:rsidR="00114820" w:rsidRPr="00970FC6" w14:paraId="01E753EF" w14:textId="77777777" w:rsidTr="00530DA9">
        <w:trPr>
          <w:trHeight w:val="300"/>
        </w:trPr>
        <w:tc>
          <w:tcPr>
            <w:tcW w:w="387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7D7860" w14:textId="77777777" w:rsidR="003552F0" w:rsidRPr="00970FC6" w:rsidRDefault="003552F0" w:rsidP="00114820">
            <w:pPr>
              <w:rPr>
                <w:b/>
                <w:bCs/>
                <w:color w:val="000000"/>
                <w:sz w:val="20"/>
                <w:szCs w:val="20"/>
              </w:rPr>
            </w:pPr>
          </w:p>
          <w:p w14:paraId="2538B895" w14:textId="023557FF" w:rsidR="00114820" w:rsidRPr="00970FC6" w:rsidRDefault="00114820" w:rsidP="00114820">
            <w:pPr>
              <w:rPr>
                <w:b/>
                <w:bCs/>
                <w:color w:val="000000"/>
                <w:sz w:val="20"/>
                <w:szCs w:val="20"/>
              </w:rPr>
            </w:pPr>
            <w:r w:rsidRPr="00970FC6">
              <w:rPr>
                <w:b/>
                <w:bCs/>
                <w:color w:val="000000"/>
                <w:sz w:val="20"/>
                <w:szCs w:val="20"/>
              </w:rPr>
              <w:t>Spinal cord compression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0DE813" w14:textId="77777777" w:rsidR="00114820" w:rsidRPr="00970FC6" w:rsidRDefault="00114820" w:rsidP="00114820">
            <w:pPr>
              <w:rPr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8CE05F" w14:textId="77777777" w:rsidR="00114820" w:rsidRPr="00970FC6" w:rsidRDefault="00114820" w:rsidP="00114820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884A39" w14:textId="77777777" w:rsidR="00114820" w:rsidRPr="00970FC6" w:rsidRDefault="00114820" w:rsidP="00114820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94188A" w14:textId="77777777" w:rsidR="00114820" w:rsidRPr="00970FC6" w:rsidRDefault="00114820" w:rsidP="00114820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7E49F0" w14:textId="77777777" w:rsidR="00114820" w:rsidRPr="00970FC6" w:rsidRDefault="00114820" w:rsidP="00114820">
            <w:pPr>
              <w:jc w:val="center"/>
              <w:rPr>
                <w:sz w:val="18"/>
                <w:szCs w:val="18"/>
              </w:rPr>
            </w:pPr>
          </w:p>
        </w:tc>
      </w:tr>
      <w:tr w:rsidR="00114820" w:rsidRPr="00970FC6" w14:paraId="7C1A8F23" w14:textId="77777777" w:rsidTr="006B0BA4">
        <w:trPr>
          <w:trHeight w:val="1104"/>
        </w:trPr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8B9FD7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Author</w:t>
            </w:r>
          </w:p>
        </w:tc>
        <w:tc>
          <w:tcPr>
            <w:tcW w:w="7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7FAE6F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Year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53B30F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Number of RCC patients with SCC</w:t>
            </w:r>
          </w:p>
        </w:tc>
        <w:tc>
          <w:tcPr>
            <w:tcW w:w="18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094560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Total number of RCC patients</w:t>
            </w:r>
          </w:p>
        </w:tc>
        <w:tc>
          <w:tcPr>
            <w:tcW w:w="18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B768B1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Intervention</w:t>
            </w:r>
          </w:p>
        </w:tc>
        <w:tc>
          <w:tcPr>
            <w:tcW w:w="207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3808AC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23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B17512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Question studied</w:t>
            </w:r>
          </w:p>
        </w:tc>
        <w:tc>
          <w:tcPr>
            <w:tcW w:w="25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E4EB10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Relevant outcomes</w:t>
            </w:r>
          </w:p>
        </w:tc>
      </w:tr>
      <w:tr w:rsidR="00114820" w:rsidRPr="00970FC6" w14:paraId="65B701F8" w14:textId="77777777" w:rsidTr="006B0BA4">
        <w:trPr>
          <w:trHeight w:val="2760"/>
        </w:trPr>
        <w:tc>
          <w:tcPr>
            <w:tcW w:w="18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1F2391D" w14:textId="52606D3A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 w:rsidRPr="00970FC6">
              <w:rPr>
                <w:color w:val="000000"/>
                <w:sz w:val="20"/>
                <w:szCs w:val="20"/>
              </w:rPr>
              <w:lastRenderedPageBreak/>
              <w:t>Owari</w:t>
            </w:r>
            <w:proofErr w:type="spellEnd"/>
            <w:r w:rsidR="00A06A41" w:rsidRPr="00970FC6">
              <w:rPr>
                <w:color w:val="000000"/>
                <w:sz w:val="20"/>
                <w:szCs w:val="20"/>
              </w:rPr>
              <w:t xml:space="preserve"> </w:t>
            </w:r>
            <w:r w:rsidR="00A06A41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Pd2FyaTwvQXV0aG9yPjxZZWFyPjIwMTk8L1llYXI+PFJl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6E431D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Pd2FyaTwvQXV0aG9yPjxZZWFyPjIwMTk8L1llYXI+PFJl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6E431D" w:rsidRPr="00970FC6">
              <w:rPr>
                <w:color w:val="000000"/>
                <w:sz w:val="20"/>
                <w:szCs w:val="20"/>
              </w:rPr>
            </w:r>
            <w:r w:rsidR="006E431D" w:rsidRPr="00970FC6">
              <w:rPr>
                <w:color w:val="000000"/>
                <w:sz w:val="20"/>
                <w:szCs w:val="20"/>
              </w:rPr>
              <w:fldChar w:fldCharType="end"/>
            </w:r>
            <w:r w:rsidR="00A06A41" w:rsidRPr="00970FC6">
              <w:rPr>
                <w:color w:val="000000"/>
                <w:sz w:val="20"/>
                <w:szCs w:val="20"/>
              </w:rPr>
            </w:r>
            <w:r w:rsidR="00A06A41" w:rsidRPr="00970FC6">
              <w:rPr>
                <w:color w:val="000000"/>
                <w:sz w:val="20"/>
                <w:szCs w:val="20"/>
              </w:rPr>
              <w:fldChar w:fldCharType="separate"/>
            </w:r>
            <w:r w:rsidR="006E431D" w:rsidRPr="00970FC6">
              <w:rPr>
                <w:noProof/>
                <w:color w:val="000000"/>
                <w:sz w:val="20"/>
                <w:szCs w:val="20"/>
              </w:rPr>
              <w:t>(16)</w:t>
            </w:r>
            <w:r w:rsidR="00A06A41" w:rsidRPr="00970FC6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485C9B3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201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97D2C2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7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7D4A8D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80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3A1B042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bone-modifying agents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CF38DD2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69493D2" w14:textId="59932F15" w:rsidR="00114820" w:rsidRPr="00970FC6" w:rsidRDefault="00CE1F8A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p</w:t>
            </w:r>
            <w:r w:rsidR="00114820" w:rsidRPr="00970FC6">
              <w:rPr>
                <w:color w:val="000000"/>
                <w:sz w:val="20"/>
                <w:szCs w:val="20"/>
              </w:rPr>
              <w:t>revention of SREs with bone-modifying agents in different genitourinary cancers from a multi-institutional study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CF7B3BC" w14:textId="59F14DED" w:rsidR="00114820" w:rsidRPr="00970FC6" w:rsidRDefault="00114820" w:rsidP="00114820">
            <w:pPr>
              <w:jc w:val="center"/>
              <w:rPr>
                <w:color w:val="1C1D1E"/>
                <w:sz w:val="20"/>
                <w:szCs w:val="20"/>
              </w:rPr>
            </w:pPr>
            <w:r w:rsidRPr="00970FC6">
              <w:rPr>
                <w:color w:val="1C1D1E"/>
                <w:sz w:val="20"/>
                <w:szCs w:val="20"/>
              </w:rPr>
              <w:t xml:space="preserve">For SCC development rates in different </w:t>
            </w:r>
            <w:r w:rsidR="00CE1F8A" w:rsidRPr="00970FC6">
              <w:rPr>
                <w:color w:val="1C1D1E"/>
                <w:sz w:val="20"/>
                <w:szCs w:val="20"/>
              </w:rPr>
              <w:t>genitourinary</w:t>
            </w:r>
            <w:r w:rsidRPr="00970FC6">
              <w:rPr>
                <w:color w:val="1C1D1E"/>
                <w:sz w:val="20"/>
                <w:szCs w:val="20"/>
              </w:rPr>
              <w:t xml:space="preserve"> cancers, it was 7/80 for RCC, 23/443 for hormone-sensitive prostate cancer, 1/50 for castration-resistant prostate cancer, </w:t>
            </w:r>
            <w:r w:rsidR="00A3348B" w:rsidRPr="00970FC6">
              <w:rPr>
                <w:color w:val="1C1D1E"/>
                <w:sz w:val="20"/>
                <w:szCs w:val="20"/>
              </w:rPr>
              <w:t xml:space="preserve">and </w:t>
            </w:r>
            <w:r w:rsidRPr="00970FC6">
              <w:rPr>
                <w:color w:val="1C1D1E"/>
                <w:sz w:val="20"/>
                <w:szCs w:val="20"/>
              </w:rPr>
              <w:t xml:space="preserve">4/77 for </w:t>
            </w:r>
            <w:proofErr w:type="spellStart"/>
            <w:r w:rsidRPr="00970FC6">
              <w:rPr>
                <w:color w:val="1C1D1E"/>
                <w:sz w:val="20"/>
                <w:szCs w:val="20"/>
              </w:rPr>
              <w:t>urothelial</w:t>
            </w:r>
            <w:proofErr w:type="spellEnd"/>
            <w:r w:rsidRPr="00970FC6">
              <w:rPr>
                <w:color w:val="1C1D1E"/>
                <w:sz w:val="20"/>
                <w:szCs w:val="20"/>
              </w:rPr>
              <w:t xml:space="preserve"> carcinoma. It was unclear which patients received bone-modifying agents.</w:t>
            </w:r>
          </w:p>
        </w:tc>
      </w:tr>
      <w:tr w:rsidR="00114820" w:rsidRPr="00970FC6" w14:paraId="626BD421" w14:textId="77777777" w:rsidTr="006B0BA4">
        <w:trPr>
          <w:trHeight w:val="1656"/>
        </w:trPr>
        <w:tc>
          <w:tcPr>
            <w:tcW w:w="18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D37CA8" w14:textId="4A72FC96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Huang</w:t>
            </w:r>
            <w:r w:rsidR="00A06A41" w:rsidRPr="00970FC6">
              <w:rPr>
                <w:color w:val="000000"/>
                <w:sz w:val="20"/>
                <w:szCs w:val="20"/>
              </w:rPr>
              <w:t xml:space="preserve"> </w:t>
            </w:r>
            <w:r w:rsidR="00A06A41" w:rsidRPr="00970FC6">
              <w:rPr>
                <w:color w:val="000000"/>
                <w:sz w:val="20"/>
                <w:szCs w:val="20"/>
              </w:rPr>
              <w:fldChar w:fldCharType="begin"/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 &lt;EndNote&gt;&lt;Cite&gt;&lt;Author&gt;Huang&lt;/Author&gt;&lt;Year&gt;2019&lt;/Year&gt;&lt;RecNum&gt;60&lt;/RecNum&gt;&lt;DisplayText&gt;(49)&lt;/DisplayText&gt;&lt;record&gt;&lt;rec-number&gt;60&lt;/rec-number&gt;&lt;foreign-keys&gt;&lt;key app="EN" db-id="55zesxdpafe5rsewzr7vsxdjs0vws5pr5z5w" timestamp="1574032188" guid="c2c398a5-e679-4114-9915-9567b51fc72a"&gt;60&lt;/key&gt;&lt;/foreign-keys&gt;&lt;ref-type name="Journal Article"&gt;17&lt;/ref-type&gt;&lt;contributors&gt;&lt;authors&gt;&lt;author&gt;Huang, Z.&lt;/author&gt;&lt;author&gt;Du, Y.&lt;/author&gt;&lt;author&gt;Zhang, X.&lt;/author&gt;&lt;author&gt;Liu, H.&lt;/author&gt;&lt;author&gt;Liu, S.&lt;/author&gt;&lt;author&gt;Xu, T.&lt;/author&gt;&lt;/authors&gt;&lt;/contributors&gt;&lt;auth-address&gt;Department of Urology, Peking University People&amp;apos;s Hospital, Beijing, 100044, China.&amp;#xD;Department of Clinical Epidemiology, Peking University People&amp;apos;s Hospital, Beijing, 100044, China.&amp;#xD;Department of Urology, Peking University People&amp;apos;s Hospital, Beijing, 100044, China. Electronic address: xutao@pkuph.edu.cn.&lt;/auth-address&gt;&lt;titles&gt;&lt;title&gt;Clear cell renal cell carcinoma bone metastasis: What should be considered in prognostic evaluation&lt;/title&gt;&lt;secondary-title&gt;Eur J Surg Oncol&lt;/secondary-title&gt;&lt;/titles&gt;&lt;periodical&gt;&lt;full-title&gt;Eur J Surg Oncol&lt;/full-title&gt;&lt;/periodical&gt;&lt;pages&gt;1246-1252&lt;/pages&gt;&lt;volume&gt;45&lt;/volume&gt;&lt;number&gt;7&lt;/number&gt;&lt;edition&gt;2019/02/15&lt;/edition&gt;&lt;keywords&gt;&lt;keyword&gt;Bone metastasis&lt;/keyword&gt;&lt;keyword&gt;Clear cell renal cell carcinoma&lt;/keyword&gt;&lt;keyword&gt;MSKCC/Motzer score&lt;/keyword&gt;&lt;keyword&gt;Outcomes&lt;/keyword&gt;&lt;keyword&gt;Prognosis&lt;/keyword&gt;&lt;/keywords&gt;&lt;dates&gt;&lt;year&gt;2019&lt;/year&gt;&lt;pub-dates&gt;&lt;date&gt;Jul&lt;/date&gt;&lt;/pub-dates&gt;&lt;/dates&gt;&lt;isbn&gt;0748-7983&lt;/isbn&gt;&lt;accession-num&gt;30760414&lt;/accession-num&gt;&lt;urls&gt;&lt;/urls&gt;&lt;electronic-resource-num&gt;10.1016/j.ejso.2019.01.221&lt;/electronic-resource-num&gt;&lt;remote-database-provider&gt;NLM&lt;/remote-database-provider&gt;&lt;language&gt;eng&lt;/language&gt;&lt;/record&gt;&lt;/Cite&gt;&lt;/EndNote&gt;</w:instrText>
            </w:r>
            <w:r w:rsidR="00A06A41" w:rsidRPr="00970FC6">
              <w:rPr>
                <w:color w:val="000000"/>
                <w:sz w:val="20"/>
                <w:szCs w:val="20"/>
              </w:rPr>
              <w:fldChar w:fldCharType="separate"/>
            </w:r>
            <w:r w:rsidR="006E431D" w:rsidRPr="00970FC6">
              <w:rPr>
                <w:noProof/>
                <w:color w:val="000000"/>
                <w:sz w:val="20"/>
                <w:szCs w:val="20"/>
              </w:rPr>
              <w:t>(49)</w:t>
            </w:r>
            <w:r w:rsidR="00A06A41" w:rsidRPr="00970FC6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6212A6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201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722712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46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51C34A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106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BDE159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N/A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7AE9B9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65489B" w14:textId="21C912EE" w:rsidR="00114820" w:rsidRPr="00970FC6" w:rsidRDefault="00CE1F8A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p</w:t>
            </w:r>
            <w:r w:rsidR="00114820" w:rsidRPr="00970FC6">
              <w:rPr>
                <w:color w:val="000000"/>
                <w:sz w:val="20"/>
                <w:szCs w:val="20"/>
              </w:rPr>
              <w:t xml:space="preserve">rognosis and outcomes for clear cell RCC patients with </w:t>
            </w:r>
            <w:r w:rsidR="00A06A41" w:rsidRPr="00970FC6">
              <w:rPr>
                <w:color w:val="000000"/>
                <w:sz w:val="20"/>
                <w:szCs w:val="20"/>
              </w:rPr>
              <w:t>BM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9F3973" w14:textId="3FEE93CF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Overall, clear cell RCC outcomes are poor</w:t>
            </w:r>
            <w:r w:rsidR="00A06A41" w:rsidRPr="00970FC6">
              <w:rPr>
                <w:color w:val="000000"/>
                <w:sz w:val="20"/>
                <w:szCs w:val="20"/>
              </w:rPr>
              <w:t>, with unfavorable risk stratification</w:t>
            </w:r>
            <w:r w:rsidRPr="00970FC6">
              <w:rPr>
                <w:color w:val="000000"/>
                <w:sz w:val="20"/>
                <w:szCs w:val="20"/>
              </w:rPr>
              <w:t>.</w:t>
            </w:r>
          </w:p>
        </w:tc>
      </w:tr>
      <w:tr w:rsidR="00114820" w:rsidRPr="00970FC6" w14:paraId="60628433" w14:textId="77777777" w:rsidTr="006B0BA4">
        <w:trPr>
          <w:trHeight w:val="1932"/>
        </w:trPr>
        <w:tc>
          <w:tcPr>
            <w:tcW w:w="18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DB5F0A5" w14:textId="03A64098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 w:rsidRPr="00970FC6">
              <w:rPr>
                <w:color w:val="000000"/>
                <w:sz w:val="20"/>
                <w:szCs w:val="20"/>
              </w:rPr>
              <w:t>Guillot</w:t>
            </w:r>
            <w:proofErr w:type="spellEnd"/>
            <w:r w:rsidR="00A06A41" w:rsidRPr="00970FC6">
              <w:rPr>
                <w:color w:val="000000"/>
                <w:sz w:val="20"/>
                <w:szCs w:val="20"/>
              </w:rPr>
              <w:t xml:space="preserve"> </w:t>
            </w:r>
            <w:r w:rsidR="00A06A41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HdWlsbG90PC9BdXRob3I+PFllYXI+MjAxOTwvWWVhcj48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6E431D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HdWlsbG90PC9BdXRob3I+PFllYXI+MjAxOTwvWWVhcj48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6E431D" w:rsidRPr="00970FC6">
              <w:rPr>
                <w:color w:val="000000"/>
                <w:sz w:val="20"/>
                <w:szCs w:val="20"/>
              </w:rPr>
            </w:r>
            <w:r w:rsidR="006E431D" w:rsidRPr="00970FC6">
              <w:rPr>
                <w:color w:val="000000"/>
                <w:sz w:val="20"/>
                <w:szCs w:val="20"/>
              </w:rPr>
              <w:fldChar w:fldCharType="end"/>
            </w:r>
            <w:r w:rsidR="00A06A41" w:rsidRPr="00970FC6">
              <w:rPr>
                <w:color w:val="000000"/>
                <w:sz w:val="20"/>
                <w:szCs w:val="20"/>
              </w:rPr>
            </w:r>
            <w:r w:rsidR="00A06A41" w:rsidRPr="00970FC6">
              <w:rPr>
                <w:color w:val="000000"/>
                <w:sz w:val="20"/>
                <w:szCs w:val="20"/>
              </w:rPr>
              <w:fldChar w:fldCharType="separate"/>
            </w:r>
            <w:r w:rsidR="006E431D" w:rsidRPr="00970FC6">
              <w:rPr>
                <w:noProof/>
                <w:color w:val="000000"/>
                <w:sz w:val="20"/>
                <w:szCs w:val="20"/>
              </w:rPr>
              <w:t>(58)</w:t>
            </w:r>
            <w:r w:rsidR="00A06A41" w:rsidRPr="00970FC6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7DDD10B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201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3A96A71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4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565238E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41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411C265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 w:rsidRPr="00970FC6">
              <w:rPr>
                <w:color w:val="000000"/>
                <w:sz w:val="20"/>
                <w:szCs w:val="20"/>
              </w:rPr>
              <w:t>denosumab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and anti-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angiogenic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therapy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85B854B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A15579B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toxicity profile in patients with metastatic RCC treated with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denosumab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and anti-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angiogenic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therapy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FCE821D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Four of 41 patients developed SCC, none of whom developed osteonecrosis of the jaw.</w:t>
            </w:r>
          </w:p>
        </w:tc>
      </w:tr>
      <w:tr w:rsidR="00114820" w:rsidRPr="00970FC6" w14:paraId="2F4CD345" w14:textId="77777777" w:rsidTr="006B0BA4">
        <w:trPr>
          <w:trHeight w:val="2484"/>
        </w:trPr>
        <w:tc>
          <w:tcPr>
            <w:tcW w:w="18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E76877F" w14:textId="409DF5CB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 w:rsidRPr="00970FC6">
              <w:rPr>
                <w:color w:val="000000"/>
                <w:sz w:val="20"/>
                <w:szCs w:val="20"/>
              </w:rPr>
              <w:t>Owari</w:t>
            </w:r>
            <w:proofErr w:type="spellEnd"/>
            <w:r w:rsidR="00A06A41" w:rsidRPr="00970FC6">
              <w:rPr>
                <w:color w:val="000000"/>
                <w:sz w:val="20"/>
                <w:szCs w:val="20"/>
              </w:rPr>
              <w:t xml:space="preserve"> </w:t>
            </w:r>
            <w:r w:rsidR="00A06A41" w:rsidRPr="00970FC6">
              <w:rPr>
                <w:color w:val="000000"/>
                <w:sz w:val="20"/>
                <w:szCs w:val="20"/>
              </w:rPr>
              <w:fldChar w:fldCharType="begin"/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 &lt;EndNote&gt;&lt;Cite&gt;&lt;Author&gt;Owari&lt;/Author&gt;&lt;Year&gt;2018&lt;/Year&gt;&lt;RecNum&gt;65&lt;/RecNum&gt;&lt;DisplayText&gt;(48)&lt;/DisplayText&gt;&lt;record&gt;&lt;rec-number&gt;65&lt;/rec-number&gt;&lt;foreign-keys&gt;&lt;key app="EN" db-id="55zesxdpafe5rsewzr7vsxdjs0vws5pr5z5w" timestamp="1574032188" guid="024a1c10-3119-45f1-8b90-1f7abb943af3"&gt;65&lt;/key&gt;&lt;/foreign-keys&gt;&lt;ref-type name="Journal Article"&gt;17&lt;/ref-type&gt;&lt;contributors&gt;&lt;authors&gt;&lt;author&gt;Owari, T.&lt;/author&gt;&lt;author&gt;Miyake, M.&lt;/author&gt;&lt;author&gt;Nakai, Y.&lt;/author&gt;&lt;author&gt;Morizawa, Y.&lt;/author&gt;&lt;author&gt;Itami, Y.&lt;/author&gt;&lt;author&gt;Hori, S.&lt;/author&gt;&lt;author&gt;Anai, S.&lt;/author&gt;&lt;author&gt;Tanaka, N.&lt;/author&gt;&lt;author&gt;Fujimoto, K.&lt;/author&gt;&lt;/authors&gt;&lt;/contributors&gt;&lt;titles&gt;&lt;title&gt;Clinical Features and Risk Factors of Skeletal-Related Events in Genitourinary Cancer Patients with Bone Metastasis: A Retrospective Analysis of Prostate Cancer, Renal Cell Carcinoma, and Urothelial Carcinoma&lt;/title&gt;&lt;secondary-title&gt;Oncology&lt;/secondary-title&gt;&lt;/titles&gt;&lt;periodical&gt;&lt;full-title&gt;Oncology&lt;/full-title&gt;&lt;/periodical&gt;&lt;pages&gt;170-178&lt;/pages&gt;&lt;volume&gt;95&lt;/volume&gt;&lt;number&gt;3&lt;/number&gt;&lt;edition&gt;2018/06/07&lt;/edition&gt;&lt;keywords&gt;&lt;keyword&gt;Aged&lt;/keyword&gt;&lt;keyword&gt;Bone Neoplasms/*pathology/*secondary&lt;/keyword&gt;&lt;keyword&gt;Carcinoma, Renal Cell/*pathology&lt;/keyword&gt;&lt;keyword&gt;Female&lt;/keyword&gt;&lt;keyword&gt;Humans&lt;/keyword&gt;&lt;keyword&gt;Kidney Neoplasms/*pathology&lt;/keyword&gt;&lt;keyword&gt;Male&lt;/keyword&gt;&lt;keyword&gt;Middle Aged&lt;/keyword&gt;&lt;keyword&gt;Prostatic Neoplasms/*pathology&lt;/keyword&gt;&lt;keyword&gt;Retrospective Studies&lt;/keyword&gt;&lt;keyword&gt;Risk Factors&lt;/keyword&gt;&lt;keyword&gt;Urogenital Neoplasms/*pathology&lt;/keyword&gt;&lt;keyword&gt;Urologic Neoplasms/*pathology&lt;/keyword&gt;&lt;keyword&gt;Bone metastasis&lt;/keyword&gt;&lt;keyword&gt;Genitourinary cancer&lt;/keyword&gt;&lt;keyword&gt;Risk factor&lt;/keyword&gt;&lt;keyword&gt;Skeletal-related events&lt;/keyword&gt;&lt;/keywords&gt;&lt;dates&gt;&lt;year&gt;2018&lt;/year&gt;&lt;/dates&gt;&lt;isbn&gt;0030-2414&lt;/isbn&gt;&lt;accession-num&gt;29874673&lt;/accession-num&gt;&lt;urls&gt;&lt;/urls&gt;&lt;electronic-resource-num&gt;10.1159/000489218&lt;/electronic-resource-num&gt;&lt;remote-database-provider&gt;NLM&lt;/remote-database-provider&gt;&lt;language&gt;eng&lt;/language&gt;&lt;/record&gt;&lt;/Cite&gt;&lt;/EndNote&gt;</w:instrText>
            </w:r>
            <w:r w:rsidR="00A06A41" w:rsidRPr="00970FC6">
              <w:rPr>
                <w:color w:val="000000"/>
                <w:sz w:val="20"/>
                <w:szCs w:val="20"/>
              </w:rPr>
              <w:fldChar w:fldCharType="separate"/>
            </w:r>
            <w:r w:rsidR="006E431D" w:rsidRPr="00970FC6">
              <w:rPr>
                <w:noProof/>
                <w:color w:val="000000"/>
                <w:sz w:val="20"/>
                <w:szCs w:val="20"/>
              </w:rPr>
              <w:t>(48)</w:t>
            </w:r>
            <w:r w:rsidR="00A06A41" w:rsidRPr="00970FC6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438ED59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201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6F663D8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N/A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561409D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43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EF8BDA5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bone-modifying agents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7905164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68F12C3" w14:textId="37A89C6D" w:rsidR="00114820" w:rsidRPr="00970FC6" w:rsidRDefault="00CE1F8A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in</w:t>
            </w:r>
            <w:r w:rsidR="00114820" w:rsidRPr="00970FC6">
              <w:rPr>
                <w:color w:val="000000"/>
                <w:sz w:val="20"/>
                <w:szCs w:val="20"/>
              </w:rPr>
              <w:t>cidence and risk factors for developing SREs in different genitourinary cancers from a single-institution study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9CFADD6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There </w:t>
            </w:r>
            <w:proofErr w:type="gramStart"/>
            <w:r w:rsidRPr="00970FC6">
              <w:rPr>
                <w:color w:val="000000"/>
                <w:sz w:val="20"/>
                <w:szCs w:val="20"/>
              </w:rPr>
              <w:t>was</w:t>
            </w:r>
            <w:proofErr w:type="gramEnd"/>
            <w:r w:rsidRPr="00970FC6">
              <w:rPr>
                <w:color w:val="000000"/>
                <w:sz w:val="20"/>
                <w:szCs w:val="20"/>
              </w:rPr>
              <w:t xml:space="preserve"> a total of 7 cases of SCC among 180 total patients including prostate,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urothelial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, and renal cell carcinomas with metastases to the bone. Frequency of SCC was 14% for prostate cancer, 10% for RCC, and 0% for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urothelial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carcinoma. It was unclear which patients received bone-modifying agents.</w:t>
            </w:r>
          </w:p>
        </w:tc>
      </w:tr>
      <w:tr w:rsidR="00114820" w:rsidRPr="00970FC6" w14:paraId="53AC1030" w14:textId="77777777" w:rsidTr="006B0BA4">
        <w:trPr>
          <w:trHeight w:val="1380"/>
        </w:trPr>
        <w:tc>
          <w:tcPr>
            <w:tcW w:w="18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51C087" w14:textId="634AC563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 w:rsidRPr="00970FC6">
              <w:rPr>
                <w:color w:val="000000"/>
                <w:sz w:val="20"/>
                <w:szCs w:val="20"/>
              </w:rPr>
              <w:lastRenderedPageBreak/>
              <w:t>Escudier</w:t>
            </w:r>
            <w:proofErr w:type="spellEnd"/>
            <w:r w:rsidR="00A06A41" w:rsidRPr="00970FC6">
              <w:rPr>
                <w:color w:val="000000"/>
                <w:sz w:val="20"/>
                <w:szCs w:val="20"/>
              </w:rPr>
              <w:t xml:space="preserve"> </w:t>
            </w:r>
            <w:r w:rsidR="00A06A41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Fc2N1ZGllcjwvQXV0aG9yPjxZZWFyPjIwMTg8L1llYXI+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6E431D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Fc2N1ZGllcjwvQXV0aG9yPjxZZWFyPjIwMTg8L1llYXI+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6E431D" w:rsidRPr="00970FC6">
              <w:rPr>
                <w:color w:val="000000"/>
                <w:sz w:val="20"/>
                <w:szCs w:val="20"/>
              </w:rPr>
            </w:r>
            <w:r w:rsidR="006E431D" w:rsidRPr="00970FC6">
              <w:rPr>
                <w:color w:val="000000"/>
                <w:sz w:val="20"/>
                <w:szCs w:val="20"/>
              </w:rPr>
              <w:fldChar w:fldCharType="end"/>
            </w:r>
            <w:r w:rsidR="00A06A41" w:rsidRPr="00970FC6">
              <w:rPr>
                <w:color w:val="000000"/>
                <w:sz w:val="20"/>
                <w:szCs w:val="20"/>
              </w:rPr>
            </w:r>
            <w:r w:rsidR="00A06A41" w:rsidRPr="00970FC6">
              <w:rPr>
                <w:color w:val="000000"/>
                <w:sz w:val="20"/>
                <w:szCs w:val="20"/>
              </w:rPr>
              <w:fldChar w:fldCharType="separate"/>
            </w:r>
            <w:r w:rsidR="006E431D" w:rsidRPr="00970FC6">
              <w:rPr>
                <w:noProof/>
                <w:color w:val="000000"/>
                <w:sz w:val="20"/>
                <w:szCs w:val="20"/>
              </w:rPr>
              <w:t>(71)</w:t>
            </w:r>
            <w:r w:rsidR="00A06A41" w:rsidRPr="00970FC6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53D94E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201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C44C25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14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A9F3DF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658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FD6FFA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 w:rsidRPr="00970FC6">
              <w:rPr>
                <w:color w:val="000000"/>
                <w:sz w:val="20"/>
                <w:szCs w:val="20"/>
              </w:rPr>
              <w:t>cabozantinib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vs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everolimus</w:t>
            </w:r>
            <w:proofErr w:type="spellEnd"/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BDABFB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7B6DDD" w14:textId="316F9050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subset of the METEOR trial, </w:t>
            </w:r>
            <w:r w:rsidR="0029632C" w:rsidRPr="00970FC6">
              <w:rPr>
                <w:color w:val="000000"/>
                <w:sz w:val="20"/>
                <w:szCs w:val="20"/>
              </w:rPr>
              <w:t>analysis</w:t>
            </w:r>
            <w:r w:rsidRPr="00970FC6">
              <w:rPr>
                <w:color w:val="000000"/>
                <w:sz w:val="20"/>
                <w:szCs w:val="20"/>
              </w:rPr>
              <w:t xml:space="preserve"> of the bone-related outcomes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327B2C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Six of 330 patients on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cabozantinib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developed SCC while 8 of 328 on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everolimus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developed SCC.</w:t>
            </w:r>
          </w:p>
        </w:tc>
      </w:tr>
      <w:tr w:rsidR="00114820" w:rsidRPr="00970FC6" w14:paraId="265D523D" w14:textId="77777777" w:rsidTr="006B0BA4">
        <w:trPr>
          <w:trHeight w:val="1932"/>
        </w:trPr>
        <w:tc>
          <w:tcPr>
            <w:tcW w:w="18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F5ED0A" w14:textId="0105A318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 w:rsidRPr="00970FC6">
              <w:rPr>
                <w:color w:val="000000"/>
                <w:sz w:val="20"/>
                <w:szCs w:val="20"/>
              </w:rPr>
              <w:t>Rades</w:t>
            </w:r>
            <w:proofErr w:type="spellEnd"/>
            <w:r w:rsidR="00A06A41" w:rsidRPr="00970FC6">
              <w:rPr>
                <w:color w:val="000000"/>
                <w:sz w:val="20"/>
                <w:szCs w:val="20"/>
              </w:rPr>
              <w:t xml:space="preserve"> </w:t>
            </w:r>
            <w:r w:rsidR="00A06A41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SYWRlczwvQXV0aG9yPjxZZWFyPjIwMTY8L1llYXI+PFJl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6E431D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SYWRlczwvQXV0aG9yPjxZZWFyPjIwMTY8L1llYXI+PFJl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6E431D" w:rsidRPr="00970FC6">
              <w:rPr>
                <w:color w:val="000000"/>
                <w:sz w:val="20"/>
                <w:szCs w:val="20"/>
              </w:rPr>
            </w:r>
            <w:r w:rsidR="006E431D" w:rsidRPr="00970FC6">
              <w:rPr>
                <w:color w:val="000000"/>
                <w:sz w:val="20"/>
                <w:szCs w:val="20"/>
              </w:rPr>
              <w:fldChar w:fldCharType="end"/>
            </w:r>
            <w:r w:rsidR="00A06A41" w:rsidRPr="00970FC6">
              <w:rPr>
                <w:color w:val="000000"/>
                <w:sz w:val="20"/>
                <w:szCs w:val="20"/>
              </w:rPr>
            </w:r>
            <w:r w:rsidR="00A06A41" w:rsidRPr="00970FC6">
              <w:rPr>
                <w:color w:val="000000"/>
                <w:sz w:val="20"/>
                <w:szCs w:val="20"/>
              </w:rPr>
              <w:fldChar w:fldCharType="separate"/>
            </w:r>
            <w:r w:rsidR="006E431D" w:rsidRPr="00970FC6">
              <w:rPr>
                <w:noProof/>
                <w:color w:val="000000"/>
                <w:sz w:val="20"/>
                <w:szCs w:val="20"/>
              </w:rPr>
              <w:t>(51)</w:t>
            </w:r>
            <w:r w:rsidR="00A06A41" w:rsidRPr="00970FC6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9345D1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201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EA2AB6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71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753C0B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71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8D471D" w14:textId="32BBA131" w:rsidR="00114820" w:rsidRPr="00970FC6" w:rsidRDefault="00A06A41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RT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EE0A90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1806C8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method to predict survival of elderly patients with SCC from RCC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C92A02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Longer interval from RCC diagnosis to SCC (p=0.019), lack of visceral metastases (p&lt;0.001), slower progression of motor deficits (p&lt;0.001), ambulation (p&lt;0.001) and better performance status (p=0.002) were positive predictors.</w:t>
            </w:r>
          </w:p>
        </w:tc>
      </w:tr>
      <w:tr w:rsidR="00114820" w:rsidRPr="00970FC6" w14:paraId="55EF75E1" w14:textId="77777777" w:rsidTr="006B0BA4">
        <w:trPr>
          <w:trHeight w:val="1656"/>
        </w:trPr>
        <w:tc>
          <w:tcPr>
            <w:tcW w:w="18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28BAE3" w14:textId="03A15744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 w:rsidRPr="00970FC6">
              <w:rPr>
                <w:color w:val="000000"/>
                <w:sz w:val="20"/>
                <w:szCs w:val="20"/>
              </w:rPr>
              <w:t>Ivanyi</w:t>
            </w:r>
            <w:proofErr w:type="spellEnd"/>
            <w:r w:rsidR="00A06A41" w:rsidRPr="00970FC6">
              <w:rPr>
                <w:color w:val="000000"/>
                <w:sz w:val="20"/>
                <w:szCs w:val="20"/>
              </w:rPr>
              <w:t xml:space="preserve"> </w:t>
            </w:r>
            <w:r w:rsidR="00A06A41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JdmFueWk8L0F1dGhvcj48WWVhcj4yMDE2PC9ZZWFyPjxS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6E431D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JdmFueWk8L0F1dGhvcj48WWVhcj4yMDE2PC9ZZWFyPjxS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6E431D" w:rsidRPr="00970FC6">
              <w:rPr>
                <w:color w:val="000000"/>
                <w:sz w:val="20"/>
                <w:szCs w:val="20"/>
              </w:rPr>
            </w:r>
            <w:r w:rsidR="006E431D" w:rsidRPr="00970FC6">
              <w:rPr>
                <w:color w:val="000000"/>
                <w:sz w:val="20"/>
                <w:szCs w:val="20"/>
              </w:rPr>
              <w:fldChar w:fldCharType="end"/>
            </w:r>
            <w:r w:rsidR="00A06A41" w:rsidRPr="00970FC6">
              <w:rPr>
                <w:color w:val="000000"/>
                <w:sz w:val="20"/>
                <w:szCs w:val="20"/>
              </w:rPr>
            </w:r>
            <w:r w:rsidR="00A06A41" w:rsidRPr="00970FC6">
              <w:rPr>
                <w:color w:val="000000"/>
                <w:sz w:val="20"/>
                <w:szCs w:val="20"/>
              </w:rPr>
              <w:fldChar w:fldCharType="separate"/>
            </w:r>
            <w:r w:rsidR="006E431D" w:rsidRPr="00970FC6">
              <w:rPr>
                <w:noProof/>
                <w:color w:val="000000"/>
                <w:sz w:val="20"/>
                <w:szCs w:val="20"/>
              </w:rPr>
              <w:t>(69)</w:t>
            </w:r>
            <w:r w:rsidR="00A06A41" w:rsidRPr="00970FC6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96704D" w14:textId="6B336785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201</w:t>
            </w:r>
            <w:r w:rsidR="00A06A41" w:rsidRPr="00970FC6">
              <w:rPr>
                <w:color w:val="000000"/>
                <w:sz w:val="20"/>
                <w:szCs w:val="20"/>
              </w:rPr>
              <w:t>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45F3202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6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30E501E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82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245D20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 w:rsidRPr="00970FC6">
              <w:rPr>
                <w:color w:val="000000"/>
                <w:sz w:val="20"/>
                <w:szCs w:val="20"/>
              </w:rPr>
              <w:t>sunitinib</w:t>
            </w:r>
            <w:proofErr w:type="spellEnd"/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156060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41F3536" w14:textId="3AECA9CE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impact of </w:t>
            </w:r>
            <w:r w:rsidR="00A6161E" w:rsidRPr="00970FC6">
              <w:rPr>
                <w:color w:val="000000"/>
                <w:sz w:val="20"/>
                <w:szCs w:val="20"/>
              </w:rPr>
              <w:t>BM</w:t>
            </w:r>
            <w:r w:rsidRPr="00970FC6">
              <w:rPr>
                <w:color w:val="000000"/>
                <w:sz w:val="20"/>
                <w:szCs w:val="20"/>
              </w:rPr>
              <w:t xml:space="preserve"> in RCC patients on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sunitinib</w:t>
            </w:r>
            <w:proofErr w:type="spellEnd"/>
            <w:r w:rsidR="00A6161E" w:rsidRPr="00970FC6">
              <w:rPr>
                <w:color w:val="000000"/>
                <w:sz w:val="20"/>
                <w:szCs w:val="20"/>
              </w:rPr>
              <w:t xml:space="preserve">, comparing </w:t>
            </w:r>
            <w:proofErr w:type="spellStart"/>
            <w:r w:rsidR="00A6161E" w:rsidRPr="00970FC6">
              <w:rPr>
                <w:color w:val="000000"/>
                <w:sz w:val="20"/>
                <w:szCs w:val="20"/>
              </w:rPr>
              <w:t>metachronous</w:t>
            </w:r>
            <w:proofErr w:type="spellEnd"/>
            <w:r w:rsidR="00A6161E" w:rsidRPr="00970FC6">
              <w:rPr>
                <w:color w:val="000000"/>
                <w:sz w:val="20"/>
                <w:szCs w:val="20"/>
              </w:rPr>
              <w:t xml:space="preserve"> </w:t>
            </w:r>
            <w:proofErr w:type="spellStart"/>
            <w:r w:rsidR="00A6161E" w:rsidRPr="00970FC6">
              <w:rPr>
                <w:color w:val="000000"/>
                <w:sz w:val="20"/>
                <w:szCs w:val="20"/>
              </w:rPr>
              <w:t>vs</w:t>
            </w:r>
            <w:proofErr w:type="spellEnd"/>
            <w:r w:rsidR="00A6161E" w:rsidRPr="00970FC6">
              <w:rPr>
                <w:color w:val="000000"/>
                <w:sz w:val="20"/>
                <w:szCs w:val="20"/>
              </w:rPr>
              <w:t xml:space="preserve"> synchronous BM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C495FDC" w14:textId="09309F62" w:rsidR="00114820" w:rsidRPr="00970FC6" w:rsidRDefault="00AF5FDD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Six of 57 patients with synchronous BM developed SCC, while none of 25 patients with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metachronous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BM developed SCC.</w:t>
            </w:r>
          </w:p>
        </w:tc>
      </w:tr>
      <w:tr w:rsidR="00114820" w:rsidRPr="00970FC6" w14:paraId="2A31B2CE" w14:textId="77777777" w:rsidTr="006B0BA4">
        <w:trPr>
          <w:trHeight w:val="1380"/>
        </w:trPr>
        <w:tc>
          <w:tcPr>
            <w:tcW w:w="18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8A156C" w14:textId="230A9DB3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Han</w:t>
            </w:r>
            <w:r w:rsidR="00A06A41" w:rsidRPr="00970FC6">
              <w:rPr>
                <w:color w:val="000000"/>
                <w:sz w:val="20"/>
                <w:szCs w:val="20"/>
              </w:rPr>
              <w:t xml:space="preserve"> </w:t>
            </w:r>
            <w:r w:rsidR="00A06A41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IYW48L0F1dGhvcj48WWVhcj4yMDE1PC9ZZWFyPjxSZWNO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6E431D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IYW48L0F1dGhvcj48WWVhcj4yMDE1PC9ZZWFyPjxSZWNO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6E431D" w:rsidRPr="00970FC6">
              <w:rPr>
                <w:color w:val="000000"/>
                <w:sz w:val="20"/>
                <w:szCs w:val="20"/>
              </w:rPr>
            </w:r>
            <w:r w:rsidR="006E431D" w:rsidRPr="00970FC6">
              <w:rPr>
                <w:color w:val="000000"/>
                <w:sz w:val="20"/>
                <w:szCs w:val="20"/>
              </w:rPr>
              <w:fldChar w:fldCharType="end"/>
            </w:r>
            <w:r w:rsidR="00A06A41" w:rsidRPr="00970FC6">
              <w:rPr>
                <w:color w:val="000000"/>
                <w:sz w:val="20"/>
                <w:szCs w:val="20"/>
              </w:rPr>
            </w:r>
            <w:r w:rsidR="00A06A41" w:rsidRPr="00970FC6">
              <w:rPr>
                <w:color w:val="000000"/>
                <w:sz w:val="20"/>
                <w:szCs w:val="20"/>
              </w:rPr>
              <w:fldChar w:fldCharType="separate"/>
            </w:r>
            <w:r w:rsidR="006E431D" w:rsidRPr="00970FC6">
              <w:rPr>
                <w:noProof/>
                <w:color w:val="000000"/>
                <w:sz w:val="20"/>
                <w:szCs w:val="20"/>
              </w:rPr>
              <w:t>(53)</w:t>
            </w:r>
            <w:r w:rsidR="00A06A41" w:rsidRPr="00970FC6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64C485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201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D41EED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30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B32045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30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E9DD6B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surgery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E0305B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5ABEEC5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insights into clear cell RCC patients with SCC receiving surgery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FF3E1FE" w14:textId="42A7D4DD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 w:rsidRPr="00970FC6">
              <w:rPr>
                <w:color w:val="000000"/>
                <w:sz w:val="20"/>
                <w:szCs w:val="20"/>
              </w:rPr>
              <w:t>Tokuhashi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score of 10 or more </w:t>
            </w:r>
            <w:r w:rsidR="007215BF">
              <w:rPr>
                <w:color w:val="000000"/>
                <w:sz w:val="20"/>
                <w:szCs w:val="20"/>
              </w:rPr>
              <w:t xml:space="preserve">was </w:t>
            </w:r>
            <w:r w:rsidRPr="00970FC6">
              <w:rPr>
                <w:color w:val="000000"/>
                <w:sz w:val="20"/>
                <w:szCs w:val="20"/>
              </w:rPr>
              <w:t>a favorable prognostic factor in clear cell RCC patients with SCC.</w:t>
            </w:r>
          </w:p>
        </w:tc>
      </w:tr>
      <w:tr w:rsidR="00114820" w:rsidRPr="00970FC6" w14:paraId="04CC29E5" w14:textId="77777777" w:rsidTr="006B0BA4">
        <w:trPr>
          <w:trHeight w:val="1380"/>
        </w:trPr>
        <w:tc>
          <w:tcPr>
            <w:tcW w:w="18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A54108" w14:textId="48E7715F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 w:rsidRPr="00970FC6">
              <w:rPr>
                <w:color w:val="000000"/>
                <w:sz w:val="20"/>
                <w:szCs w:val="20"/>
              </w:rPr>
              <w:t>Smidt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>-Hansen</w:t>
            </w:r>
            <w:r w:rsidR="00A06A41" w:rsidRPr="00970FC6">
              <w:rPr>
                <w:color w:val="000000"/>
                <w:sz w:val="20"/>
                <w:szCs w:val="20"/>
              </w:rPr>
              <w:t xml:space="preserve"> </w:t>
            </w:r>
            <w:r w:rsidR="00A06A41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TbWlkdC1IYW5zZW48L0F1dGhvcj48WWVhcj4yMDEzPC9Z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6E431D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TbWlkdC1IYW5zZW48L0F1dGhvcj48WWVhcj4yMDEzPC9Z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6E431D" w:rsidRPr="00970FC6">
              <w:rPr>
                <w:color w:val="000000"/>
                <w:sz w:val="20"/>
                <w:szCs w:val="20"/>
              </w:rPr>
            </w:r>
            <w:r w:rsidR="006E431D" w:rsidRPr="00970FC6">
              <w:rPr>
                <w:color w:val="000000"/>
                <w:sz w:val="20"/>
                <w:szCs w:val="20"/>
              </w:rPr>
              <w:fldChar w:fldCharType="end"/>
            </w:r>
            <w:r w:rsidR="00A06A41" w:rsidRPr="00970FC6">
              <w:rPr>
                <w:color w:val="000000"/>
                <w:sz w:val="20"/>
                <w:szCs w:val="20"/>
              </w:rPr>
            </w:r>
            <w:r w:rsidR="00A06A41" w:rsidRPr="00970FC6">
              <w:rPr>
                <w:color w:val="000000"/>
                <w:sz w:val="20"/>
                <w:szCs w:val="20"/>
              </w:rPr>
              <w:fldChar w:fldCharType="separate"/>
            </w:r>
            <w:r w:rsidR="006E431D" w:rsidRPr="00970FC6">
              <w:rPr>
                <w:noProof/>
                <w:color w:val="000000"/>
                <w:sz w:val="20"/>
                <w:szCs w:val="20"/>
              </w:rPr>
              <w:t>(70)</w:t>
            </w:r>
            <w:r w:rsidR="00A06A41" w:rsidRPr="00970FC6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BCB297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201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F1C06CD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2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13DA5F0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21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13BC41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 w:rsidRPr="00970FC6">
              <w:rPr>
                <w:color w:val="000000"/>
                <w:sz w:val="20"/>
                <w:szCs w:val="20"/>
              </w:rPr>
              <w:t>zoledronic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acid and targeted therapy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2A022D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3A235DE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safety and efficacy of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zoledronic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acid and targeted therapy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0F93DFE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There was meaningful clinical activity with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zoledronic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acid with targeted </w:t>
            </w:r>
            <w:proofErr w:type="gramStart"/>
            <w:r w:rsidRPr="00970FC6">
              <w:rPr>
                <w:color w:val="000000"/>
                <w:sz w:val="20"/>
                <w:szCs w:val="20"/>
              </w:rPr>
              <w:t>therapy,</w:t>
            </w:r>
            <w:proofErr w:type="gramEnd"/>
            <w:r w:rsidRPr="00970FC6">
              <w:rPr>
                <w:color w:val="000000"/>
                <w:sz w:val="20"/>
                <w:szCs w:val="20"/>
              </w:rPr>
              <w:t xml:space="preserve"> however the risk of osteonecrosis of the jaw may be increased.</w:t>
            </w:r>
          </w:p>
        </w:tc>
      </w:tr>
      <w:tr w:rsidR="00114820" w:rsidRPr="00970FC6" w14:paraId="64D7EE82" w14:textId="77777777" w:rsidTr="006B0BA4">
        <w:trPr>
          <w:trHeight w:val="2760"/>
        </w:trPr>
        <w:tc>
          <w:tcPr>
            <w:tcW w:w="18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76FE9E5" w14:textId="1679703B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 w:rsidRPr="00970FC6">
              <w:rPr>
                <w:color w:val="000000"/>
                <w:sz w:val="20"/>
                <w:szCs w:val="20"/>
              </w:rPr>
              <w:lastRenderedPageBreak/>
              <w:t>Morgen</w:t>
            </w:r>
            <w:proofErr w:type="spellEnd"/>
            <w:r w:rsidR="00A06A41" w:rsidRPr="00970FC6">
              <w:rPr>
                <w:color w:val="000000"/>
                <w:sz w:val="20"/>
                <w:szCs w:val="20"/>
              </w:rPr>
              <w:t xml:space="preserve"> </w:t>
            </w:r>
            <w:r w:rsidR="00A06A41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Nb3JnZW48L0F1dGhvcj48WWVhcj4yMDEzPC9ZZWFyPjxS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=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6E431D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Nb3JnZW48L0F1dGhvcj48WWVhcj4yMDEzPC9ZZWFyPjxS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=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6E431D" w:rsidRPr="00970FC6">
              <w:rPr>
                <w:color w:val="000000"/>
                <w:sz w:val="20"/>
                <w:szCs w:val="20"/>
              </w:rPr>
            </w:r>
            <w:r w:rsidR="006E431D" w:rsidRPr="00970FC6">
              <w:rPr>
                <w:color w:val="000000"/>
                <w:sz w:val="20"/>
                <w:szCs w:val="20"/>
              </w:rPr>
              <w:fldChar w:fldCharType="end"/>
            </w:r>
            <w:r w:rsidR="00A06A41" w:rsidRPr="00970FC6">
              <w:rPr>
                <w:color w:val="000000"/>
                <w:sz w:val="20"/>
                <w:szCs w:val="20"/>
              </w:rPr>
            </w:r>
            <w:r w:rsidR="00A06A41" w:rsidRPr="00970FC6">
              <w:rPr>
                <w:color w:val="000000"/>
                <w:sz w:val="20"/>
                <w:szCs w:val="20"/>
              </w:rPr>
              <w:fldChar w:fldCharType="separate"/>
            </w:r>
            <w:r w:rsidR="006E431D" w:rsidRPr="00970FC6">
              <w:rPr>
                <w:noProof/>
                <w:color w:val="000000"/>
                <w:sz w:val="20"/>
                <w:szCs w:val="20"/>
              </w:rPr>
              <w:t>(50)</w:t>
            </w:r>
            <w:r w:rsidR="00A06A41" w:rsidRPr="00970FC6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B6CB669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201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49E80CE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74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FC0548D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74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078666A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N/A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5FDA509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B10A6A" w14:textId="3E4EFB35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prognosis of patients with </w:t>
            </w:r>
            <w:r w:rsidR="0029632C" w:rsidRPr="00970FC6">
              <w:rPr>
                <w:color w:val="000000"/>
                <w:sz w:val="20"/>
                <w:szCs w:val="20"/>
              </w:rPr>
              <w:t>metastatic</w:t>
            </w:r>
            <w:r w:rsidRPr="00970FC6">
              <w:rPr>
                <w:color w:val="000000"/>
                <w:sz w:val="20"/>
                <w:szCs w:val="20"/>
              </w:rPr>
              <w:t xml:space="preserve"> cancer causing SCC, monitoring one-year survival rates in patients diagnosed with SCC 2005-2010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E92FB4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Patients with SCC from pulmonary and renal cancers had improved survival.</w:t>
            </w:r>
          </w:p>
        </w:tc>
      </w:tr>
      <w:tr w:rsidR="00114820" w:rsidRPr="00970FC6" w14:paraId="6164C244" w14:textId="77777777" w:rsidTr="006B0BA4">
        <w:trPr>
          <w:trHeight w:val="1932"/>
        </w:trPr>
        <w:tc>
          <w:tcPr>
            <w:tcW w:w="18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AE5D8C7" w14:textId="0FEEBD10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 w:rsidRPr="00970FC6">
              <w:rPr>
                <w:color w:val="000000"/>
                <w:sz w:val="20"/>
                <w:szCs w:val="20"/>
              </w:rPr>
              <w:t>Quraishi</w:t>
            </w:r>
            <w:proofErr w:type="spellEnd"/>
            <w:r w:rsidR="00A06A41" w:rsidRPr="00970FC6">
              <w:rPr>
                <w:color w:val="000000"/>
                <w:sz w:val="20"/>
                <w:szCs w:val="20"/>
              </w:rPr>
              <w:t xml:space="preserve"> </w:t>
            </w:r>
            <w:r w:rsidR="00A06A41" w:rsidRPr="00970FC6">
              <w:rPr>
                <w:color w:val="000000"/>
                <w:sz w:val="20"/>
                <w:szCs w:val="20"/>
              </w:rPr>
              <w:fldChar w:fldCharType="begin"/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 &lt;EndNote&gt;&lt;Cite&gt;&lt;Author&gt;Quraishi&lt;/Author&gt;&lt;Year&gt;2013&lt;/Year&gt;&lt;RecNum&gt;89&lt;/RecNum&gt;&lt;DisplayText&gt;(55)&lt;/DisplayText&gt;&lt;record&gt;&lt;rec-number&gt;89&lt;/rec-number&gt;&lt;foreign-keys&gt;&lt;key app="EN" db-id="55zesxdpafe5rsewzr7vsxdjs0vws5pr5z5w" timestamp="1574032191" guid="7b81c375-c600-4a3d-b011-95e38ea1a58f"&gt;89&lt;/key&gt;&lt;/foreign-keys&gt;&lt;ref-type name="Journal Article"&gt;17&lt;/ref-type&gt;&lt;contributors&gt;&lt;authors&gt;&lt;author&gt;Quraishi, N. A.&lt;/author&gt;&lt;author&gt;Purushothamdas, S.&lt;/author&gt;&lt;author&gt;Manoharan, S. R.&lt;/author&gt;&lt;author&gt;Arealis, G.&lt;/author&gt;&lt;author&gt;Lenthall, R.&lt;/author&gt;&lt;author&gt;Grevitt, M. P.&lt;/author&gt;&lt;/authors&gt;&lt;/contributors&gt;&lt;auth-address&gt;Centre for Spine Studies and Surgery, Queens Medical Centre, West Block, D Floor, Derby Road, Nottingham, NG7 2UH, UK. nasquraishi@hotmail.com&lt;/auth-address&gt;&lt;titles&gt;&lt;title&gt;Outcome of embolised vascular metastatic renal cell tumours causing spinal cord compression&lt;/title&gt;&lt;secondary-title&gt;Eur Spine J&lt;/secondary-title&gt;&lt;/titles&gt;&lt;periodical&gt;&lt;full-title&gt;Eur Spine J&lt;/full-title&gt;&lt;/periodical&gt;&lt;pages&gt;S27-32&lt;/pages&gt;&lt;volume&gt;22 Suppl 1&lt;/volume&gt;&lt;edition&gt;2013/01/19&lt;/edition&gt;&lt;keywords&gt;&lt;keyword&gt;Adult&lt;/keyword&gt;&lt;keyword&gt;Aged&lt;/keyword&gt;&lt;keyword&gt;Angiography&lt;/keyword&gt;&lt;keyword&gt;Carcinoma, Renal Cell/diagnostic imaging/*secondary&lt;/keyword&gt;&lt;keyword&gt;*Embolization, Therapeutic&lt;/keyword&gt;&lt;keyword&gt;Female&lt;/keyword&gt;&lt;keyword&gt;Humans&lt;/keyword&gt;&lt;keyword&gt;Kidney Neoplasms/pathology&lt;/keyword&gt;&lt;keyword&gt;Male&lt;/keyword&gt;&lt;keyword&gt;Middle Aged&lt;/keyword&gt;&lt;keyword&gt;Retrospective Studies&lt;/keyword&gt;&lt;keyword&gt;Spinal Cord Compression/*etiology/mortality/*surgery&lt;/keyword&gt;&lt;keyword&gt;Spinal Neoplasms/diagnostic imaging/*secondary&lt;/keyword&gt;&lt;keyword&gt;United Kingdom/epidemiology&lt;/keyword&gt;&lt;keyword&gt;Young Adult&lt;/keyword&gt;&lt;/keywords&gt;&lt;dates&gt;&lt;year&gt;2013&lt;/year&gt;&lt;pub-dates&gt;&lt;date&gt;Mar&lt;/date&gt;&lt;/pub-dates&gt;&lt;/dates&gt;&lt;isbn&gt;0940-6719&lt;/isbn&gt;&lt;accession-num&gt;23328874&lt;/accession-num&gt;&lt;urls&gt;&lt;/urls&gt;&lt;custom2&gt;PMC3578518&lt;/custom2&gt;&lt;electronic-resource-num&gt;10.1007/s00586-012-2648-6&lt;/electronic-resource-num&gt;&lt;remote-database-provider&gt;NLM&lt;/remote-database-provider&gt;&lt;language&gt;eng&lt;/language&gt;&lt;/record&gt;&lt;/Cite&gt;&lt;/EndNote&gt;</w:instrText>
            </w:r>
            <w:r w:rsidR="00A06A41" w:rsidRPr="00970FC6">
              <w:rPr>
                <w:color w:val="000000"/>
                <w:sz w:val="20"/>
                <w:szCs w:val="20"/>
              </w:rPr>
              <w:fldChar w:fldCharType="separate"/>
            </w:r>
            <w:r w:rsidR="006E431D" w:rsidRPr="00970FC6">
              <w:rPr>
                <w:noProof/>
                <w:color w:val="000000"/>
                <w:sz w:val="20"/>
                <w:szCs w:val="20"/>
              </w:rPr>
              <w:t>(55)</w:t>
            </w:r>
            <w:r w:rsidR="00A06A41" w:rsidRPr="00970FC6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EBA252E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201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6313C36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25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9DFD00A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25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A3CE32D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preoperative embolization and surgery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CE4237F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327337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surgical management of SCC in RCC patients who underwent preoperative embolization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7AC1AC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Blood loss and complications are still major concerns for operative treatment of SCC, but 22/25 still improved or maintained stability neurologically.</w:t>
            </w:r>
          </w:p>
        </w:tc>
      </w:tr>
      <w:tr w:rsidR="00114820" w:rsidRPr="00970FC6" w14:paraId="3147690C" w14:textId="77777777" w:rsidTr="006B0BA4">
        <w:trPr>
          <w:trHeight w:val="1656"/>
        </w:trPr>
        <w:tc>
          <w:tcPr>
            <w:tcW w:w="18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7DA249" w14:textId="11BBBC5D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Yasuda</w:t>
            </w:r>
            <w:r w:rsidR="00A06A41" w:rsidRPr="00970FC6">
              <w:rPr>
                <w:color w:val="000000"/>
                <w:sz w:val="20"/>
                <w:szCs w:val="20"/>
              </w:rPr>
              <w:t xml:space="preserve"> </w:t>
            </w:r>
            <w:r w:rsidR="00A06A41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ZYXN1ZGE8L0F1dGhvcj48WWVhcj4yMDEzPC9ZZWFyPjxS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6E431D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ZYXN1ZGE8L0F1dGhvcj48WWVhcj4yMDEzPC9ZZWFyPjxS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6E431D" w:rsidRPr="00970FC6">
              <w:rPr>
                <w:color w:val="000000"/>
                <w:sz w:val="20"/>
                <w:szCs w:val="20"/>
              </w:rPr>
            </w:r>
            <w:r w:rsidR="006E431D" w:rsidRPr="00970FC6">
              <w:rPr>
                <w:color w:val="000000"/>
                <w:sz w:val="20"/>
                <w:szCs w:val="20"/>
              </w:rPr>
              <w:fldChar w:fldCharType="end"/>
            </w:r>
            <w:r w:rsidR="00A06A41" w:rsidRPr="00970FC6">
              <w:rPr>
                <w:color w:val="000000"/>
                <w:sz w:val="20"/>
                <w:szCs w:val="20"/>
              </w:rPr>
            </w:r>
            <w:r w:rsidR="00A06A41" w:rsidRPr="00970FC6">
              <w:rPr>
                <w:color w:val="000000"/>
                <w:sz w:val="20"/>
                <w:szCs w:val="20"/>
              </w:rPr>
              <w:fldChar w:fldCharType="separate"/>
            </w:r>
            <w:r w:rsidR="006E431D" w:rsidRPr="00970FC6">
              <w:rPr>
                <w:noProof/>
                <w:color w:val="000000"/>
                <w:sz w:val="20"/>
                <w:szCs w:val="20"/>
              </w:rPr>
              <w:t>(61)</w:t>
            </w:r>
            <w:r w:rsidR="00A06A41" w:rsidRPr="00970FC6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C7C6D2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201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2373AE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6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19AAC1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45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B8B86E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 w:rsidRPr="00970FC6">
              <w:rPr>
                <w:color w:val="000000"/>
                <w:sz w:val="20"/>
                <w:szCs w:val="20"/>
              </w:rPr>
              <w:t>zoledronic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acid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8839CA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1DCE74" w14:textId="5C56BBED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impact of bisphosphonates on overall survival of RCC with </w:t>
            </w:r>
            <w:r w:rsidR="00A06A41" w:rsidRPr="00970FC6">
              <w:rPr>
                <w:color w:val="000000"/>
                <w:sz w:val="20"/>
                <w:szCs w:val="20"/>
              </w:rPr>
              <w:t>BM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860A57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Six of 23 patients on placebo versus 0 of 22 patients on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zoledronic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acid developed SCC (p=0.0479).</w:t>
            </w:r>
          </w:p>
        </w:tc>
      </w:tr>
      <w:tr w:rsidR="00114820" w:rsidRPr="00970FC6" w14:paraId="385DC676" w14:textId="77777777" w:rsidTr="006B0BA4">
        <w:trPr>
          <w:trHeight w:val="2208"/>
        </w:trPr>
        <w:tc>
          <w:tcPr>
            <w:tcW w:w="18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B95C91B" w14:textId="3FB3833E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Takeda</w:t>
            </w:r>
            <w:r w:rsidR="00A06A41" w:rsidRPr="00970FC6">
              <w:rPr>
                <w:color w:val="000000"/>
                <w:sz w:val="20"/>
                <w:szCs w:val="20"/>
              </w:rPr>
              <w:t xml:space="preserve"> </w:t>
            </w:r>
            <w:r w:rsidR="00A06A41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UYWtlZGE8L0F1dGhvcj48WWVhcj4yMDEyPC9ZZWFyPjxS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6E431D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UYWtlZGE8L0F1dGhvcj48WWVhcj4yMDEyPC9ZZWFyPjxS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6E431D" w:rsidRPr="00970FC6">
              <w:rPr>
                <w:color w:val="000000"/>
                <w:sz w:val="20"/>
                <w:szCs w:val="20"/>
              </w:rPr>
            </w:r>
            <w:r w:rsidR="006E431D" w:rsidRPr="00970FC6">
              <w:rPr>
                <w:color w:val="000000"/>
                <w:sz w:val="20"/>
                <w:szCs w:val="20"/>
              </w:rPr>
              <w:fldChar w:fldCharType="end"/>
            </w:r>
            <w:r w:rsidR="00A06A41" w:rsidRPr="00970FC6">
              <w:rPr>
                <w:color w:val="000000"/>
                <w:sz w:val="20"/>
                <w:szCs w:val="20"/>
              </w:rPr>
            </w:r>
            <w:r w:rsidR="00A06A41" w:rsidRPr="00970FC6">
              <w:rPr>
                <w:color w:val="000000"/>
                <w:sz w:val="20"/>
                <w:szCs w:val="20"/>
              </w:rPr>
              <w:fldChar w:fldCharType="separate"/>
            </w:r>
            <w:r w:rsidR="006E431D" w:rsidRPr="00970FC6">
              <w:rPr>
                <w:noProof/>
                <w:color w:val="000000"/>
                <w:sz w:val="20"/>
                <w:szCs w:val="20"/>
              </w:rPr>
              <w:t>(62)</w:t>
            </w:r>
            <w:r w:rsidR="00A06A41" w:rsidRPr="00970FC6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C50C452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201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886621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2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C2C42D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27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2ECB110" w14:textId="3750BEE1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 w:rsidRPr="00970FC6">
              <w:rPr>
                <w:color w:val="000000"/>
                <w:sz w:val="20"/>
                <w:szCs w:val="20"/>
              </w:rPr>
              <w:t>zoledronic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acid and </w:t>
            </w:r>
            <w:r w:rsidR="00A06A41" w:rsidRPr="00970FC6">
              <w:rPr>
                <w:color w:val="000000"/>
                <w:sz w:val="20"/>
                <w:szCs w:val="20"/>
              </w:rPr>
              <w:t>RT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D518DED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BE9223" w14:textId="05B3B7AF" w:rsidR="00114820" w:rsidRPr="00970FC6" w:rsidRDefault="0029632C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comparison</w:t>
            </w:r>
            <w:r w:rsidR="00114820" w:rsidRPr="00970FC6">
              <w:rPr>
                <w:color w:val="000000"/>
                <w:sz w:val="20"/>
                <w:szCs w:val="20"/>
              </w:rPr>
              <w:t xml:space="preserve"> of outcomes of metastatic RCC patients receiving </w:t>
            </w:r>
            <w:proofErr w:type="spellStart"/>
            <w:r w:rsidR="00114820" w:rsidRPr="00970FC6">
              <w:rPr>
                <w:color w:val="000000"/>
                <w:sz w:val="20"/>
                <w:szCs w:val="20"/>
              </w:rPr>
              <w:t>zoledronic</w:t>
            </w:r>
            <w:proofErr w:type="spellEnd"/>
            <w:r w:rsidR="00114820" w:rsidRPr="00970FC6">
              <w:rPr>
                <w:color w:val="000000"/>
                <w:sz w:val="20"/>
                <w:szCs w:val="20"/>
              </w:rPr>
              <w:t xml:space="preserve"> acid with RT </w:t>
            </w:r>
            <w:proofErr w:type="spellStart"/>
            <w:r w:rsidR="00114820" w:rsidRPr="00970FC6">
              <w:rPr>
                <w:color w:val="000000"/>
                <w:sz w:val="20"/>
                <w:szCs w:val="20"/>
              </w:rPr>
              <w:t>vs</w:t>
            </w:r>
            <w:proofErr w:type="spellEnd"/>
            <w:r w:rsidR="00114820" w:rsidRPr="00970FC6">
              <w:rPr>
                <w:color w:val="000000"/>
                <w:sz w:val="20"/>
                <w:szCs w:val="20"/>
              </w:rPr>
              <w:t xml:space="preserve"> RT only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F94F23" w14:textId="1890EF51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One of 15 patients </w:t>
            </w:r>
            <w:r w:rsidR="00A06A41" w:rsidRPr="00970FC6">
              <w:rPr>
                <w:color w:val="000000"/>
                <w:sz w:val="20"/>
                <w:szCs w:val="20"/>
              </w:rPr>
              <w:t>receiving</w:t>
            </w:r>
            <w:r w:rsidRPr="00970FC6">
              <w:rPr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zoledronic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acid </w:t>
            </w:r>
            <w:r w:rsidR="00A06A41" w:rsidRPr="00970FC6">
              <w:rPr>
                <w:color w:val="000000"/>
                <w:sz w:val="20"/>
                <w:szCs w:val="20"/>
              </w:rPr>
              <w:t>and</w:t>
            </w:r>
            <w:r w:rsidRPr="00970FC6">
              <w:rPr>
                <w:color w:val="000000"/>
                <w:sz w:val="20"/>
                <w:szCs w:val="20"/>
              </w:rPr>
              <w:t xml:space="preserve"> RT and one of 12 patients </w:t>
            </w:r>
            <w:r w:rsidR="00A06A41" w:rsidRPr="00970FC6">
              <w:rPr>
                <w:color w:val="000000"/>
                <w:sz w:val="20"/>
                <w:szCs w:val="20"/>
              </w:rPr>
              <w:t>receiving</w:t>
            </w:r>
            <w:r w:rsidRPr="00970FC6">
              <w:rPr>
                <w:color w:val="000000"/>
                <w:sz w:val="20"/>
                <w:szCs w:val="20"/>
              </w:rPr>
              <w:t xml:space="preserve"> RT only </w:t>
            </w:r>
            <w:r w:rsidR="00A06A41" w:rsidRPr="00970FC6">
              <w:rPr>
                <w:color w:val="000000"/>
                <w:sz w:val="20"/>
                <w:szCs w:val="20"/>
              </w:rPr>
              <w:t>developed</w:t>
            </w:r>
            <w:r w:rsidRPr="00970FC6">
              <w:rPr>
                <w:color w:val="000000"/>
                <w:sz w:val="20"/>
                <w:szCs w:val="20"/>
              </w:rPr>
              <w:t xml:space="preserve"> SCC.</w:t>
            </w:r>
          </w:p>
        </w:tc>
      </w:tr>
      <w:tr w:rsidR="00114820" w:rsidRPr="00970FC6" w14:paraId="52A04295" w14:textId="77777777" w:rsidTr="006B0BA4">
        <w:trPr>
          <w:trHeight w:val="2484"/>
        </w:trPr>
        <w:tc>
          <w:tcPr>
            <w:tcW w:w="18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93610E" w14:textId="77C27116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lastRenderedPageBreak/>
              <w:t>Suzuki</w:t>
            </w:r>
            <w:r w:rsidR="00A06A41" w:rsidRPr="00970FC6">
              <w:rPr>
                <w:color w:val="000000"/>
                <w:sz w:val="20"/>
                <w:szCs w:val="20"/>
              </w:rPr>
              <w:t xml:space="preserve"> </w:t>
            </w:r>
            <w:r w:rsidR="00A06A41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TdXp1a2k8L0F1dGhvcj48WWVhcj4yMDExPC9ZZWFyPjxS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6E431D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TdXp1a2k8L0F1dGhvcj48WWVhcj4yMDExPC9ZZWFyPjxS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6E431D" w:rsidRPr="00970FC6">
              <w:rPr>
                <w:color w:val="000000"/>
                <w:sz w:val="20"/>
                <w:szCs w:val="20"/>
              </w:rPr>
            </w:r>
            <w:r w:rsidR="006E431D" w:rsidRPr="00970FC6">
              <w:rPr>
                <w:color w:val="000000"/>
                <w:sz w:val="20"/>
                <w:szCs w:val="20"/>
              </w:rPr>
              <w:fldChar w:fldCharType="end"/>
            </w:r>
            <w:r w:rsidR="00A06A41" w:rsidRPr="00970FC6">
              <w:rPr>
                <w:color w:val="000000"/>
                <w:sz w:val="20"/>
                <w:szCs w:val="20"/>
              </w:rPr>
            </w:r>
            <w:r w:rsidR="00A06A41" w:rsidRPr="00970FC6">
              <w:rPr>
                <w:color w:val="000000"/>
                <w:sz w:val="20"/>
                <w:szCs w:val="20"/>
              </w:rPr>
              <w:fldChar w:fldCharType="separate"/>
            </w:r>
            <w:r w:rsidR="006E431D" w:rsidRPr="00970FC6">
              <w:rPr>
                <w:noProof/>
                <w:color w:val="000000"/>
                <w:sz w:val="20"/>
                <w:szCs w:val="20"/>
              </w:rPr>
              <w:t>(56)</w:t>
            </w:r>
            <w:r w:rsidR="00A06A41" w:rsidRPr="00970FC6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FF14CD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201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CDD796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6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D4760A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6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C12604" w14:textId="0A2C0B54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direct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decompressive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surgery with </w:t>
            </w:r>
            <w:r w:rsidR="0029632C" w:rsidRPr="00970FC6">
              <w:rPr>
                <w:color w:val="000000"/>
                <w:sz w:val="20"/>
                <w:szCs w:val="20"/>
              </w:rPr>
              <w:t>stabilization</w:t>
            </w:r>
            <w:r w:rsidRPr="00970FC6">
              <w:rPr>
                <w:color w:val="000000"/>
                <w:sz w:val="20"/>
                <w:szCs w:val="20"/>
              </w:rPr>
              <w:t xml:space="preserve"> (DDSS) of the vertebrae involved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DC2CC3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AE0F5A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outcomes of DDSS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8FD9B8" w14:textId="50863F65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All 6 patients regained ambulatory function within 2 months, and able to ambulate with </w:t>
            </w:r>
            <w:r w:rsidR="0029632C" w:rsidRPr="00970FC6">
              <w:rPr>
                <w:color w:val="000000"/>
                <w:sz w:val="20"/>
                <w:szCs w:val="20"/>
              </w:rPr>
              <w:t>assistance</w:t>
            </w:r>
            <w:r w:rsidRPr="00970FC6">
              <w:rPr>
                <w:color w:val="000000"/>
                <w:sz w:val="20"/>
                <w:szCs w:val="20"/>
              </w:rPr>
              <w:t xml:space="preserve"> for 4-29 months (median 10 months).</w:t>
            </w:r>
          </w:p>
        </w:tc>
      </w:tr>
      <w:tr w:rsidR="00114820" w:rsidRPr="00970FC6" w14:paraId="6870E4E7" w14:textId="77777777" w:rsidTr="006B0BA4">
        <w:trPr>
          <w:trHeight w:val="1380"/>
        </w:trPr>
        <w:tc>
          <w:tcPr>
            <w:tcW w:w="18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2726B1" w14:textId="6A8FE44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Woodward</w:t>
            </w:r>
            <w:r w:rsidR="00A06A41" w:rsidRPr="00970FC6">
              <w:rPr>
                <w:color w:val="000000"/>
                <w:sz w:val="20"/>
                <w:szCs w:val="20"/>
              </w:rPr>
              <w:t xml:space="preserve"> </w:t>
            </w:r>
            <w:r w:rsidR="00A06A41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Xb29kd2FyZDwvQXV0aG9yPjxZZWFyPjIwMTE8L1llYXI+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6E431D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Xb29kd2FyZDwvQXV0aG9yPjxZZWFyPjIwMTE8L1llYXI+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6E431D" w:rsidRPr="00970FC6">
              <w:rPr>
                <w:color w:val="000000"/>
                <w:sz w:val="20"/>
                <w:szCs w:val="20"/>
              </w:rPr>
            </w:r>
            <w:r w:rsidR="006E431D" w:rsidRPr="00970FC6">
              <w:rPr>
                <w:color w:val="000000"/>
                <w:sz w:val="20"/>
                <w:szCs w:val="20"/>
              </w:rPr>
              <w:fldChar w:fldCharType="end"/>
            </w:r>
            <w:r w:rsidR="00A06A41" w:rsidRPr="00970FC6">
              <w:rPr>
                <w:color w:val="000000"/>
                <w:sz w:val="20"/>
                <w:szCs w:val="20"/>
              </w:rPr>
            </w:r>
            <w:r w:rsidR="00A06A41" w:rsidRPr="00970FC6">
              <w:rPr>
                <w:color w:val="000000"/>
                <w:sz w:val="20"/>
                <w:szCs w:val="20"/>
              </w:rPr>
              <w:fldChar w:fldCharType="separate"/>
            </w:r>
            <w:r w:rsidR="006E431D" w:rsidRPr="00970FC6">
              <w:rPr>
                <w:noProof/>
                <w:color w:val="000000"/>
                <w:sz w:val="20"/>
                <w:szCs w:val="20"/>
              </w:rPr>
              <w:t>(5)</w:t>
            </w:r>
            <w:r w:rsidR="00A06A41" w:rsidRPr="00970FC6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0448F7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201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6FFE74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68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816FFF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803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B26AE6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N/A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BBA430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896ACD6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skeletal complications of RCC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771810F" w14:textId="6F7908EA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Of 803 patients with RCC diagnosed at one institution from 1998-2007, 254 developed </w:t>
            </w:r>
            <w:r w:rsidR="00A6161E" w:rsidRPr="00970FC6">
              <w:rPr>
                <w:color w:val="000000"/>
                <w:sz w:val="20"/>
                <w:szCs w:val="20"/>
              </w:rPr>
              <w:t>BM</w:t>
            </w:r>
            <w:r w:rsidRPr="00970FC6">
              <w:rPr>
                <w:color w:val="000000"/>
                <w:sz w:val="20"/>
                <w:szCs w:val="20"/>
              </w:rPr>
              <w:t>, of which 68 patients developed spinal cord/nerve root compression.</w:t>
            </w:r>
          </w:p>
        </w:tc>
      </w:tr>
      <w:tr w:rsidR="00114820" w:rsidRPr="00970FC6" w14:paraId="06FF3884" w14:textId="77777777" w:rsidTr="006B0BA4">
        <w:trPr>
          <w:trHeight w:val="1656"/>
        </w:trPr>
        <w:tc>
          <w:tcPr>
            <w:tcW w:w="18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0A648F" w14:textId="0582B4FF" w:rsidR="00114820" w:rsidRPr="00970FC6" w:rsidRDefault="00585C92" w:rsidP="00114820">
            <w:pPr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 w:rsidRPr="00970FC6">
              <w:rPr>
                <w:color w:val="000000"/>
                <w:sz w:val="20"/>
                <w:szCs w:val="20"/>
              </w:rPr>
              <w:t>Yokomizo</w:t>
            </w:r>
            <w:proofErr w:type="spellEnd"/>
            <w:r w:rsidR="00A06A41" w:rsidRPr="00970FC6">
              <w:rPr>
                <w:color w:val="000000"/>
                <w:sz w:val="20"/>
                <w:szCs w:val="20"/>
              </w:rPr>
              <w:t xml:space="preserve"> </w:t>
            </w:r>
            <w:r w:rsidR="00A06A41" w:rsidRPr="00970FC6">
              <w:rPr>
                <w:color w:val="000000"/>
                <w:sz w:val="20"/>
                <w:szCs w:val="20"/>
              </w:rPr>
              <w:fldChar w:fldCharType="begin"/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 &lt;EndNote&gt;&lt;Cite&gt;&lt;Author&gt;Yokomizo&lt;/Author&gt;&lt;Year&gt;2010&lt;/Year&gt;&lt;RecNum&gt;98&lt;/RecNum&gt;&lt;DisplayText&gt;(47)&lt;/DisplayText&gt;&lt;record&gt;&lt;rec-number&gt;98&lt;/rec-number&gt;&lt;foreign-keys&gt;&lt;key app="EN" db-id="55zesxdpafe5rsewzr7vsxdjs0vws5pr5z5w" timestamp="1574032192" guid="bed06a61-07bd-4903-9f34-d5740edbea34"&gt;98&lt;/key&gt;&lt;/foreign-keys&gt;&lt;ref-type name="Journal Article"&gt;17&lt;/ref-type&gt;&lt;contributors&gt;&lt;authors&gt;&lt;author&gt;Yokomizo, A.&lt;/author&gt;&lt;author&gt;Koga, H.&lt;/author&gt;&lt;author&gt;Shinohara, N.&lt;/author&gt;&lt;author&gt;Miyahara, T.&lt;/author&gt;&lt;author&gt;Machida, N.&lt;/author&gt;&lt;author&gt;Tsukino, H.&lt;/author&gt;&lt;author&gt;Uozumi, J.&lt;/author&gt;&lt;author&gt;Nishiyama, K.&lt;/author&gt;&lt;author&gt;Satoh, F.&lt;/author&gt;&lt;author&gt;Sakai, H.&lt;/author&gt;&lt;author&gt;Naito, S.&lt;/author&gt;&lt;/authors&gt;&lt;/contributors&gt;&lt;auth-address&gt;Department of Urology, Graduate School of Medical Sciences, Kyushu University, Fukuoka, Japan. yokoa@uro.med.kyushu-u.ac.jp&lt;/auth-address&gt;&lt;titles&gt;&lt;title&gt;Skeletal-related events in urological cancer patients with bone metastasis: a multicenter study in Japan&lt;/title&gt;&lt;secondary-title&gt;Int J Urol&lt;/secondary-title&gt;&lt;/titles&gt;&lt;periodical&gt;&lt;full-title&gt;Int J Urol&lt;/full-title&gt;&lt;/periodical&gt;&lt;pages&gt;332-6&lt;/pages&gt;&lt;volume&gt;17&lt;/volume&gt;&lt;number&gt;4&lt;/number&gt;&lt;edition&gt;2010/03/06&lt;/edition&gt;&lt;keywords&gt;&lt;keyword&gt;Bone Neoplasms/epidemiology/*secondary&lt;/keyword&gt;&lt;keyword&gt;Carcinoma, Renal Cell/epidemiology/*secondary&lt;/keyword&gt;&lt;keyword&gt;Female&lt;/keyword&gt;&lt;keyword&gt;Humans&lt;/keyword&gt;&lt;keyword&gt;Japan/epidemiology&lt;/keyword&gt;&lt;keyword&gt;Male&lt;/keyword&gt;&lt;keyword&gt;Prostatic Neoplasms/epidemiology/*pathology&lt;/keyword&gt;&lt;keyword&gt;Retrospective Studies&lt;/keyword&gt;&lt;keyword&gt;Urologic Neoplasms/epidemiology/*pathology&lt;/keyword&gt;&lt;/keywords&gt;&lt;dates&gt;&lt;year&gt;2010&lt;/year&gt;&lt;pub-dates&gt;&lt;date&gt;Apr&lt;/date&gt;&lt;/pub-dates&gt;&lt;/dates&gt;&lt;isbn&gt;0919-8172&lt;/isbn&gt;&lt;accession-num&gt;20202004&lt;/accession-num&gt;&lt;urls&gt;&lt;/urls&gt;&lt;electronic-resource-num&gt;10.1111/j.1442-2042.2010.02468.x&lt;/electronic-resource-num&gt;&lt;remote-database-provider&gt;NLM&lt;/remote-database-provider&gt;&lt;language&gt;eng&lt;/language&gt;&lt;/record&gt;&lt;/Cite&gt;&lt;/EndNote&gt;</w:instrText>
            </w:r>
            <w:r w:rsidR="00A06A41" w:rsidRPr="00970FC6">
              <w:rPr>
                <w:color w:val="000000"/>
                <w:sz w:val="20"/>
                <w:szCs w:val="20"/>
              </w:rPr>
              <w:fldChar w:fldCharType="separate"/>
            </w:r>
            <w:r w:rsidR="006E431D" w:rsidRPr="00970FC6">
              <w:rPr>
                <w:noProof/>
                <w:color w:val="000000"/>
                <w:sz w:val="20"/>
                <w:szCs w:val="20"/>
              </w:rPr>
              <w:t>(47)</w:t>
            </w:r>
            <w:r w:rsidR="00A06A41" w:rsidRPr="00970FC6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C09857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201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A12C02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13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21F982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94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6DAD39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N/A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9B11A4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008151" w14:textId="5B9B221B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incidence of </w:t>
            </w:r>
            <w:r w:rsidR="00A06A41" w:rsidRPr="00970FC6">
              <w:rPr>
                <w:color w:val="000000"/>
                <w:sz w:val="20"/>
                <w:szCs w:val="20"/>
              </w:rPr>
              <w:t>SREs</w:t>
            </w:r>
            <w:r w:rsidRPr="00970FC6">
              <w:rPr>
                <w:color w:val="000000"/>
                <w:sz w:val="20"/>
                <w:szCs w:val="20"/>
              </w:rPr>
              <w:t xml:space="preserve"> in urological cancer patients in Japan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6DD7DD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Thirteen of 94 renal cancer patients had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hypercalcemia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>, compared to 32/351 for prostate cancer, 2/41 with bladder cancer, and 4/25 with renal pelvic and ureteral cancer.</w:t>
            </w:r>
          </w:p>
        </w:tc>
      </w:tr>
      <w:tr w:rsidR="00114820" w:rsidRPr="00970FC6" w14:paraId="233E94CC" w14:textId="77777777" w:rsidTr="006B0BA4">
        <w:trPr>
          <w:trHeight w:val="1932"/>
        </w:trPr>
        <w:tc>
          <w:tcPr>
            <w:tcW w:w="18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27E3EB" w14:textId="5ED7545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 w:rsidRPr="00970FC6">
              <w:rPr>
                <w:color w:val="000000"/>
                <w:sz w:val="20"/>
                <w:szCs w:val="20"/>
              </w:rPr>
              <w:t>Chaichana</w:t>
            </w:r>
            <w:proofErr w:type="spellEnd"/>
            <w:r w:rsidR="00A06A41" w:rsidRPr="00970FC6">
              <w:rPr>
                <w:color w:val="000000"/>
                <w:sz w:val="20"/>
                <w:szCs w:val="20"/>
              </w:rPr>
              <w:t xml:space="preserve"> </w:t>
            </w:r>
            <w:r w:rsidR="00A06A41" w:rsidRPr="00970FC6">
              <w:rPr>
                <w:color w:val="000000"/>
                <w:sz w:val="20"/>
                <w:szCs w:val="20"/>
              </w:rPr>
              <w:fldChar w:fldCharType="begin"/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 &lt;EndNote&gt;&lt;Cite&gt;&lt;Author&gt;Chaichana&lt;/Author&gt;&lt;Year&gt;2009&lt;/Year&gt;&lt;RecNum&gt;101&lt;/RecNum&gt;&lt;DisplayText&gt;(54)&lt;/DisplayText&gt;&lt;record&gt;&lt;rec-number&gt;101&lt;/rec-number&gt;&lt;foreign-keys&gt;&lt;key app="EN" db-id="55zesxdpafe5rsewzr7vsxdjs0vws5pr5z5w" timestamp="1574032193" guid="7e6408bf-9935-4de2-9268-b723317f3958"&gt;101&lt;/key&gt;&lt;/foreign-keys&gt;&lt;ref-type name="Journal Article"&gt;17&lt;/ref-type&gt;&lt;contributors&gt;&lt;authors&gt;&lt;author&gt;Chaichana, K. L.&lt;/author&gt;&lt;author&gt;Pendleton, C.&lt;/author&gt;&lt;author&gt;Sciubba, D. M.&lt;/author&gt;&lt;author&gt;Wolinsky, J. P.&lt;/author&gt;&lt;author&gt;Gokaslan, Z. L.&lt;/author&gt;&lt;/authors&gt;&lt;/contributors&gt;&lt;auth-address&gt;Department of Neurosurgery, Johns Hopkins Hospital, Baltimore, Maryland 21287, USA. kaisorn@jhmi.edu&lt;/auth-address&gt;&lt;titles&gt;&lt;title&gt;Outcome following decompressive surgery for different histological types of metastatic tumors causing epidural spinal cord compression. Clinical article&lt;/title&gt;&lt;secondary-title&gt;J Neurosurg Spine&lt;/secondary-title&gt;&lt;/titles&gt;&lt;periodical&gt;&lt;full-title&gt;J Neurosurg Spine&lt;/full-title&gt;&lt;/periodical&gt;&lt;pages&gt;56-63&lt;/pages&gt;&lt;volume&gt;11&lt;/volume&gt;&lt;number&gt;1&lt;/number&gt;&lt;edition&gt;2009/07/03&lt;/edition&gt;&lt;keywords&gt;&lt;keyword&gt;*Decompression, Surgical&lt;/keyword&gt;&lt;keyword&gt;Female&lt;/keyword&gt;&lt;keyword&gt;Humans&lt;/keyword&gt;&lt;keyword&gt;Male&lt;/keyword&gt;&lt;keyword&gt;Middle Aged&lt;/keyword&gt;&lt;keyword&gt;Quality of Life&lt;/keyword&gt;&lt;keyword&gt;Recovery of Function&lt;/keyword&gt;&lt;keyword&gt;Retrospective Studies&lt;/keyword&gt;&lt;keyword&gt;Risk Factors&lt;/keyword&gt;&lt;keyword&gt;Spinal Cord Compression/*etiology/*surgery&lt;/keyword&gt;&lt;keyword&gt;Spinal Cord Neoplasms/*complications/*secondary/*surgery&lt;/keyword&gt;&lt;keyword&gt;Survival Rate&lt;/keyword&gt;&lt;keyword&gt;Treatment Outcome&lt;/keyword&gt;&lt;/keywords&gt;&lt;dates&gt;&lt;year&gt;2009&lt;/year&gt;&lt;pub-dates&gt;&lt;date&gt;Jul&lt;/date&gt;&lt;/pub-dates&gt;&lt;/dates&gt;&lt;isbn&gt;1547-5654 (Print)&amp;#xD;1547-5646&lt;/isbn&gt;&lt;accession-num&gt;19569942&lt;/accession-num&gt;&lt;urls&gt;&lt;/urls&gt;&lt;electronic-resource-num&gt;10.3171/2009.1.spine08657&lt;/electronic-resource-num&gt;&lt;remote-database-provider&gt;NLM&lt;/remote-database-provider&gt;&lt;language&gt;eng&lt;/language&gt;&lt;/record&gt;&lt;/Cite&gt;&lt;/EndNote&gt;</w:instrText>
            </w:r>
            <w:r w:rsidR="00A06A41" w:rsidRPr="00970FC6">
              <w:rPr>
                <w:color w:val="000000"/>
                <w:sz w:val="20"/>
                <w:szCs w:val="20"/>
              </w:rPr>
              <w:fldChar w:fldCharType="separate"/>
            </w:r>
            <w:r w:rsidR="006E431D" w:rsidRPr="00970FC6">
              <w:rPr>
                <w:noProof/>
                <w:color w:val="000000"/>
                <w:sz w:val="20"/>
                <w:szCs w:val="20"/>
              </w:rPr>
              <w:t>(54)</w:t>
            </w:r>
            <w:r w:rsidR="00A06A41" w:rsidRPr="00970FC6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5F582D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200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C6C430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21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61396E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21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E5228D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 w:rsidRPr="00970FC6">
              <w:rPr>
                <w:color w:val="000000"/>
                <w:sz w:val="20"/>
                <w:szCs w:val="20"/>
              </w:rPr>
              <w:t>decompressive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surgery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6B6325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C78040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outcomes of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decompressive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surgery for different types of metastatic tumors causing epidural SCC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8FC9D4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Patients with breast cancer, kidney cancer, or melanoma with SCC had the best outcomes after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decompressive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surgery compared to breast, GI, and lung cancers.</w:t>
            </w:r>
          </w:p>
        </w:tc>
      </w:tr>
      <w:tr w:rsidR="00114820" w:rsidRPr="00970FC6" w14:paraId="1F13D30E" w14:textId="77777777" w:rsidTr="006B0BA4">
        <w:trPr>
          <w:trHeight w:val="2208"/>
        </w:trPr>
        <w:tc>
          <w:tcPr>
            <w:tcW w:w="18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DF143A" w14:textId="3D5983F3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lastRenderedPageBreak/>
              <w:t>Kijima</w:t>
            </w:r>
            <w:r w:rsidR="00A06A41" w:rsidRPr="00970FC6">
              <w:rPr>
                <w:color w:val="000000"/>
                <w:sz w:val="20"/>
                <w:szCs w:val="20"/>
              </w:rPr>
              <w:t xml:space="preserve"> </w:t>
            </w:r>
            <w:r w:rsidR="00A06A41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LaWppbWE8L0F1dGhvcj48WWVhcj4yMDA5PC9ZZWFyPjxS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=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6E431D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LaWppbWE8L0F1dGhvcj48WWVhcj4yMDA5PC9ZZWFyPjxS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=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6E431D" w:rsidRPr="00970FC6">
              <w:rPr>
                <w:color w:val="000000"/>
                <w:sz w:val="20"/>
                <w:szCs w:val="20"/>
              </w:rPr>
            </w:r>
            <w:r w:rsidR="006E431D" w:rsidRPr="00970FC6">
              <w:rPr>
                <w:color w:val="000000"/>
                <w:sz w:val="20"/>
                <w:szCs w:val="20"/>
              </w:rPr>
              <w:fldChar w:fldCharType="end"/>
            </w:r>
            <w:r w:rsidR="00A06A41" w:rsidRPr="00970FC6">
              <w:rPr>
                <w:color w:val="000000"/>
                <w:sz w:val="20"/>
                <w:szCs w:val="20"/>
              </w:rPr>
            </w:r>
            <w:r w:rsidR="00A06A41" w:rsidRPr="00970FC6">
              <w:rPr>
                <w:color w:val="000000"/>
                <w:sz w:val="20"/>
                <w:szCs w:val="20"/>
              </w:rPr>
              <w:fldChar w:fldCharType="separate"/>
            </w:r>
            <w:r w:rsidR="006E431D" w:rsidRPr="00970FC6">
              <w:rPr>
                <w:noProof/>
                <w:color w:val="000000"/>
                <w:sz w:val="20"/>
                <w:szCs w:val="20"/>
              </w:rPr>
              <w:t>(63)</w:t>
            </w:r>
            <w:r w:rsidR="00A06A41" w:rsidRPr="00970FC6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17BECD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200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FF8E1F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2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FC1852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23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3DF28F" w14:textId="25B0FCE1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 w:rsidRPr="00970FC6">
              <w:rPr>
                <w:color w:val="000000"/>
                <w:sz w:val="20"/>
                <w:szCs w:val="20"/>
              </w:rPr>
              <w:t>zoledronic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acid with </w:t>
            </w:r>
            <w:r w:rsidR="00A06A41" w:rsidRPr="00970FC6">
              <w:rPr>
                <w:color w:val="000000"/>
                <w:sz w:val="20"/>
                <w:szCs w:val="20"/>
              </w:rPr>
              <w:t>RT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8F1997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D56DD4" w14:textId="7610AE5F" w:rsidR="00114820" w:rsidRPr="00970FC6" w:rsidRDefault="0029632C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comparison</w:t>
            </w:r>
            <w:r w:rsidR="00114820" w:rsidRPr="00970FC6">
              <w:rPr>
                <w:color w:val="000000"/>
                <w:sz w:val="20"/>
                <w:szCs w:val="20"/>
              </w:rPr>
              <w:t xml:space="preserve"> of outcomes of metastatic RCC patients receiving </w:t>
            </w:r>
            <w:proofErr w:type="spellStart"/>
            <w:r w:rsidR="00114820" w:rsidRPr="00970FC6">
              <w:rPr>
                <w:color w:val="000000"/>
                <w:sz w:val="20"/>
                <w:szCs w:val="20"/>
              </w:rPr>
              <w:t>zoledronic</w:t>
            </w:r>
            <w:proofErr w:type="spellEnd"/>
            <w:r w:rsidR="00114820" w:rsidRPr="00970FC6">
              <w:rPr>
                <w:color w:val="000000"/>
                <w:sz w:val="20"/>
                <w:szCs w:val="20"/>
              </w:rPr>
              <w:t xml:space="preserve"> acid with RT </w:t>
            </w:r>
            <w:proofErr w:type="spellStart"/>
            <w:r w:rsidR="00114820" w:rsidRPr="00970FC6">
              <w:rPr>
                <w:color w:val="000000"/>
                <w:sz w:val="20"/>
                <w:szCs w:val="20"/>
              </w:rPr>
              <w:t>vs</w:t>
            </w:r>
            <w:proofErr w:type="spellEnd"/>
            <w:r w:rsidR="00114820" w:rsidRPr="00970FC6">
              <w:rPr>
                <w:color w:val="000000"/>
                <w:sz w:val="20"/>
                <w:szCs w:val="20"/>
              </w:rPr>
              <w:t xml:space="preserve"> RT only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E32BCA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Zero of 10 patients with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zoledronic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acid and RT and 2 of 13 patients with RT only had SCC.</w:t>
            </w:r>
          </w:p>
        </w:tc>
      </w:tr>
      <w:tr w:rsidR="00114820" w:rsidRPr="00970FC6" w14:paraId="0C971AAD" w14:textId="77777777" w:rsidTr="006B0BA4">
        <w:trPr>
          <w:trHeight w:val="2484"/>
        </w:trPr>
        <w:tc>
          <w:tcPr>
            <w:tcW w:w="18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947E6D" w14:textId="309A8DAE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 w:rsidRPr="00970FC6">
              <w:rPr>
                <w:color w:val="000000"/>
                <w:sz w:val="20"/>
                <w:szCs w:val="20"/>
              </w:rPr>
              <w:t>Rades</w:t>
            </w:r>
            <w:proofErr w:type="spellEnd"/>
            <w:r w:rsidR="00A06A41" w:rsidRPr="00970FC6">
              <w:rPr>
                <w:color w:val="000000"/>
                <w:sz w:val="20"/>
                <w:szCs w:val="20"/>
              </w:rPr>
              <w:t xml:space="preserve"> </w:t>
            </w:r>
            <w:r w:rsidR="00A06A41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SYWRlczwvQXV0aG9yPjxZZWFyPjIwMDY8L1llYXI+PFJl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6E431D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SYWRlczwvQXV0aG9yPjxZZWFyPjIwMDY8L1llYXI+PFJl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6E431D" w:rsidRPr="00970FC6">
              <w:rPr>
                <w:color w:val="000000"/>
                <w:sz w:val="20"/>
                <w:szCs w:val="20"/>
              </w:rPr>
            </w:r>
            <w:r w:rsidR="006E431D" w:rsidRPr="00970FC6">
              <w:rPr>
                <w:color w:val="000000"/>
                <w:sz w:val="20"/>
                <w:szCs w:val="20"/>
              </w:rPr>
              <w:fldChar w:fldCharType="end"/>
            </w:r>
            <w:r w:rsidR="00A06A41" w:rsidRPr="00970FC6">
              <w:rPr>
                <w:color w:val="000000"/>
                <w:sz w:val="20"/>
                <w:szCs w:val="20"/>
              </w:rPr>
            </w:r>
            <w:r w:rsidR="00A06A41" w:rsidRPr="00970FC6">
              <w:rPr>
                <w:color w:val="000000"/>
                <w:sz w:val="20"/>
                <w:szCs w:val="20"/>
              </w:rPr>
              <w:fldChar w:fldCharType="separate"/>
            </w:r>
            <w:r w:rsidR="006E431D" w:rsidRPr="00970FC6">
              <w:rPr>
                <w:noProof/>
                <w:color w:val="000000"/>
                <w:sz w:val="20"/>
                <w:szCs w:val="20"/>
              </w:rPr>
              <w:t>(57)</w:t>
            </w:r>
            <w:r w:rsidR="00A06A41" w:rsidRPr="00970FC6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C2FA3C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200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069315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87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456AD0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87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1F93C5" w14:textId="0D602E44" w:rsidR="00114820" w:rsidRPr="00970FC6" w:rsidRDefault="00A06A41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RT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7496C1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C827B4" w14:textId="4844749D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short-course RT (1x8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Gy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, 5x4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Gy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) versus long-course RT (10x3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Gy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, 15x2.5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Gy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, 20x2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Gy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) </w:t>
            </w:r>
            <w:r w:rsidR="00A6161E" w:rsidRPr="00970FC6">
              <w:rPr>
                <w:color w:val="000000"/>
                <w:sz w:val="20"/>
                <w:szCs w:val="20"/>
              </w:rPr>
              <w:t xml:space="preserve">RT </w:t>
            </w:r>
            <w:r w:rsidRPr="00970FC6">
              <w:rPr>
                <w:color w:val="000000"/>
                <w:sz w:val="20"/>
                <w:szCs w:val="20"/>
              </w:rPr>
              <w:t>after SCC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A80A12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Short-course and long-course RT had no significant differences (p=0.91)</w:t>
            </w:r>
          </w:p>
        </w:tc>
      </w:tr>
      <w:tr w:rsidR="00114820" w:rsidRPr="00970FC6" w14:paraId="08AACA48" w14:textId="77777777" w:rsidTr="006B0BA4">
        <w:trPr>
          <w:trHeight w:val="1656"/>
        </w:trPr>
        <w:tc>
          <w:tcPr>
            <w:tcW w:w="18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E712ED" w14:textId="57B8172D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Wilson</w:t>
            </w:r>
            <w:r w:rsidR="00A06A41" w:rsidRPr="00970FC6">
              <w:rPr>
                <w:color w:val="000000"/>
                <w:sz w:val="20"/>
                <w:szCs w:val="20"/>
              </w:rPr>
              <w:t xml:space="preserve"> </w:t>
            </w:r>
            <w:r w:rsidR="00A06A41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XaWxzb248L0F1dGhvcj48WWVhcj4yMDAzPC9ZZWFyPjxS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6E431D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XaWxzb248L0F1dGhvcj48WWVhcj4yMDAzPC9ZZWFyPjxS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6E431D" w:rsidRPr="00970FC6">
              <w:rPr>
                <w:color w:val="000000"/>
                <w:sz w:val="20"/>
                <w:szCs w:val="20"/>
              </w:rPr>
            </w:r>
            <w:r w:rsidR="006E431D" w:rsidRPr="00970FC6">
              <w:rPr>
                <w:color w:val="000000"/>
                <w:sz w:val="20"/>
                <w:szCs w:val="20"/>
              </w:rPr>
              <w:fldChar w:fldCharType="end"/>
            </w:r>
            <w:r w:rsidR="00A06A41" w:rsidRPr="00970FC6">
              <w:rPr>
                <w:color w:val="000000"/>
                <w:sz w:val="20"/>
                <w:szCs w:val="20"/>
              </w:rPr>
            </w:r>
            <w:r w:rsidR="00A06A41" w:rsidRPr="00970FC6">
              <w:rPr>
                <w:color w:val="000000"/>
                <w:sz w:val="20"/>
                <w:szCs w:val="20"/>
              </w:rPr>
              <w:fldChar w:fldCharType="separate"/>
            </w:r>
            <w:r w:rsidR="006E431D" w:rsidRPr="00970FC6">
              <w:rPr>
                <w:noProof/>
                <w:color w:val="000000"/>
                <w:sz w:val="20"/>
                <w:szCs w:val="20"/>
              </w:rPr>
              <w:t>(35)</w:t>
            </w:r>
            <w:r w:rsidR="00A06A41" w:rsidRPr="00970FC6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CDCACB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200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E9862C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10 sites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CCF0D9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406469" w14:textId="58A810F6" w:rsidR="00114820" w:rsidRPr="00970FC6" w:rsidRDefault="00A06A41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RT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58F719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0C4F0D" w14:textId="7C18394C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experience with palliative </w:t>
            </w:r>
            <w:r w:rsidR="00A06A41" w:rsidRPr="00970FC6">
              <w:rPr>
                <w:color w:val="000000"/>
                <w:sz w:val="20"/>
                <w:szCs w:val="20"/>
              </w:rPr>
              <w:t>RT</w:t>
            </w:r>
            <w:r w:rsidRPr="00970FC6">
              <w:rPr>
                <w:color w:val="000000"/>
                <w:sz w:val="20"/>
                <w:szCs w:val="20"/>
              </w:rPr>
              <w:t xml:space="preserve"> in RCC patients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417ED0" w14:textId="54920781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For the spinal cord, two sites had complete response (resolution of symptoms), one site had partial response (improvement in symptoms without complete resolution</w:t>
            </w:r>
            <w:r w:rsidR="0029632C" w:rsidRPr="00970FC6">
              <w:rPr>
                <w:color w:val="000000"/>
                <w:sz w:val="20"/>
                <w:szCs w:val="20"/>
              </w:rPr>
              <w:t>),</w:t>
            </w:r>
            <w:r w:rsidRPr="00970FC6">
              <w:rPr>
                <w:color w:val="000000"/>
                <w:sz w:val="20"/>
                <w:szCs w:val="20"/>
              </w:rPr>
              <w:t xml:space="preserve"> and three sites had no response.</w:t>
            </w:r>
          </w:p>
        </w:tc>
      </w:tr>
      <w:tr w:rsidR="00114820" w:rsidRPr="00970FC6" w14:paraId="4EA1A69E" w14:textId="77777777" w:rsidTr="006B0BA4">
        <w:trPr>
          <w:trHeight w:val="1932"/>
        </w:trPr>
        <w:tc>
          <w:tcPr>
            <w:tcW w:w="18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1EE208" w14:textId="66677271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Lipton</w:t>
            </w:r>
            <w:r w:rsidR="006B1EEE" w:rsidRPr="00970FC6">
              <w:rPr>
                <w:color w:val="000000"/>
                <w:sz w:val="20"/>
                <w:szCs w:val="20"/>
              </w:rPr>
              <w:t xml:space="preserve"> </w:t>
            </w:r>
            <w:r w:rsidR="006B1EEE" w:rsidRPr="00970FC6">
              <w:rPr>
                <w:color w:val="000000"/>
                <w:sz w:val="20"/>
                <w:szCs w:val="20"/>
              </w:rPr>
              <w:fldChar w:fldCharType="begin"/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 &lt;EndNote&gt;&lt;Cite&gt;&lt;Author&gt;Lipton&lt;/Author&gt;&lt;Year&gt;2003&lt;/Year&gt;&lt;RecNum&gt;118&lt;/RecNum&gt;&lt;DisplayText&gt;(59)&lt;/DisplayText&gt;&lt;record&gt;&lt;rec-number&gt;118&lt;/rec-number&gt;&lt;foreign-keys&gt;&lt;key app="EN" db-id="55zesxdpafe5rsewzr7vsxdjs0vws5pr5z5w" timestamp="1574032195" guid="8a5a4d0a-db16-4056-bc37-da4eb49232ec"&gt;118&lt;/key&gt;&lt;/foreign-keys&gt;&lt;ref-type name="Journal Article"&gt;17&lt;/ref-type&gt;&lt;contributors&gt;&lt;authors&gt;&lt;author&gt;Lipton, A.&lt;/author&gt;&lt;author&gt;Zheng, M.&lt;/author&gt;&lt;author&gt;Seaman, J.&lt;/author&gt;&lt;/authors&gt;&lt;/contributors&gt;&lt;auth-address&gt;Department of Medicine, Milton S. Hershey Medical Center, PO Box 850 H-46, Hershey, PA 17033, USA. alipton@psu.edu&lt;/auth-address&gt;&lt;titles&gt;&lt;title&gt;Zoledronic acid delays the onset of skeletal-related events and progression of skeletal disease in patients with advanced renal cell carcinoma&lt;/title&gt;&lt;secondary-title&gt;Cancer&lt;/secondary-title&gt;&lt;/titles&gt;&lt;periodical&gt;&lt;full-title&gt;Cancer&lt;/full-title&gt;&lt;/periodical&gt;&lt;pages&gt;962-9&lt;/pages&gt;&lt;volume&gt;98&lt;/volume&gt;&lt;number&gt;5&lt;/number&gt;&lt;edition&gt;2003/08/28&lt;/edition&gt;&lt;keywords&gt;&lt;keyword&gt;Aged&lt;/keyword&gt;&lt;keyword&gt;Bone Neoplasms/*drug therapy/pathology/*secondary&lt;/keyword&gt;&lt;keyword&gt;Carcinoma, Renal Cell/*secondary&lt;/keyword&gt;&lt;keyword&gt;Diphosphonates/*pharmacology&lt;/keyword&gt;&lt;keyword&gt;Disease Progression&lt;/keyword&gt;&lt;keyword&gt;Female&lt;/keyword&gt;&lt;keyword&gt;Fractures, Bone/etiology/prevention &amp;amp; control&lt;/keyword&gt;&lt;keyword&gt;Humans&lt;/keyword&gt;&lt;keyword&gt;Imidazoles/*pharmacology&lt;/keyword&gt;&lt;keyword&gt;Kidney Neoplasms/*pathology&lt;/keyword&gt;&lt;keyword&gt;Male&lt;/keyword&gt;&lt;keyword&gt;Middle Aged&lt;/keyword&gt;&lt;keyword&gt;Placebos&lt;/keyword&gt;&lt;keyword&gt;Retrospective Studies&lt;/keyword&gt;&lt;keyword&gt;Spinal Cord Compression/etiology/prevention &amp;amp; control&lt;/keyword&gt;&lt;keyword&gt;Treatment Outcome&lt;/keyword&gt;&lt;keyword&gt;Zoledronic Acid&lt;/keyword&gt;&lt;/keywords&gt;&lt;dates&gt;&lt;year&gt;2003&lt;/year&gt;&lt;pub-dates&gt;&lt;date&gt;Sep 1&lt;/date&gt;&lt;/pub-dates&gt;&lt;/dates&gt;&lt;isbn&gt;0008-543X (Print)&amp;#xD;0008-543x&lt;/isbn&gt;&lt;accession-num&gt;12942563&lt;/accession-num&gt;&lt;urls&gt;&lt;/urls&gt;&lt;electronic-resource-num&gt;10.1002/cncr.11571&lt;/electronic-resource-num&gt;&lt;remote-database-provider&gt;NLM&lt;/remote-database-provider&gt;&lt;language&gt;eng&lt;/language&gt;&lt;/record&gt;&lt;/Cite&gt;&lt;/EndNote&gt;</w:instrText>
            </w:r>
            <w:r w:rsidR="006B1EEE" w:rsidRPr="00970FC6">
              <w:rPr>
                <w:color w:val="000000"/>
                <w:sz w:val="20"/>
                <w:szCs w:val="20"/>
              </w:rPr>
              <w:fldChar w:fldCharType="separate"/>
            </w:r>
            <w:r w:rsidR="006E431D" w:rsidRPr="00970FC6">
              <w:rPr>
                <w:noProof/>
                <w:color w:val="000000"/>
                <w:sz w:val="20"/>
                <w:szCs w:val="20"/>
              </w:rPr>
              <w:t>(59)</w:t>
            </w:r>
            <w:r w:rsidR="006B1EEE" w:rsidRPr="00970FC6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D21763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200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D7F992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5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8E3041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46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DDFBC3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 w:rsidRPr="00970FC6">
              <w:rPr>
                <w:color w:val="000000"/>
                <w:sz w:val="20"/>
                <w:szCs w:val="20"/>
              </w:rPr>
              <w:t>zoledronic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acid (4 mg dose)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1052FD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4C8429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efficacy and safety of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zoledronic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acid in metastatic RCC patients, subset of ZOMETA trial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76E0FA" w14:textId="66D6F9BC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Two of 27 </w:t>
            </w:r>
            <w:r w:rsidR="00591101" w:rsidRPr="00970FC6">
              <w:rPr>
                <w:color w:val="000000"/>
                <w:sz w:val="20"/>
                <w:szCs w:val="20"/>
              </w:rPr>
              <w:t xml:space="preserve">patients </w:t>
            </w:r>
            <w:r w:rsidRPr="00970FC6">
              <w:rPr>
                <w:color w:val="000000"/>
                <w:sz w:val="20"/>
                <w:szCs w:val="20"/>
              </w:rPr>
              <w:t xml:space="preserve">receiving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zoledronic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acid versus 3 of 19 who received placebo developed SCC.</w:t>
            </w:r>
          </w:p>
        </w:tc>
      </w:tr>
      <w:tr w:rsidR="00114820" w:rsidRPr="00970FC6" w14:paraId="73367E00" w14:textId="77777777" w:rsidTr="006B0BA4">
        <w:trPr>
          <w:trHeight w:val="300"/>
        </w:trPr>
        <w:tc>
          <w:tcPr>
            <w:tcW w:w="261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36E3B1" w14:textId="77777777" w:rsidR="006C63E4" w:rsidRPr="00970FC6" w:rsidRDefault="006C63E4" w:rsidP="00114820">
            <w:pPr>
              <w:rPr>
                <w:b/>
                <w:bCs/>
                <w:color w:val="000000"/>
                <w:sz w:val="20"/>
                <w:szCs w:val="20"/>
              </w:rPr>
            </w:pPr>
          </w:p>
          <w:p w14:paraId="2A81E666" w14:textId="6316152A" w:rsidR="00114820" w:rsidRPr="00970FC6" w:rsidRDefault="00114820" w:rsidP="00114820">
            <w:pPr>
              <w:rPr>
                <w:b/>
                <w:bCs/>
                <w:color w:val="000000"/>
                <w:sz w:val="20"/>
                <w:szCs w:val="20"/>
              </w:rPr>
            </w:pPr>
            <w:proofErr w:type="spellStart"/>
            <w:r w:rsidRPr="00970FC6">
              <w:rPr>
                <w:b/>
                <w:bCs/>
                <w:color w:val="000000"/>
                <w:sz w:val="20"/>
                <w:szCs w:val="20"/>
              </w:rPr>
              <w:t>Hypercalcemia</w:t>
            </w:r>
            <w:proofErr w:type="spellEnd"/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709937" w14:textId="77777777" w:rsidR="00114820" w:rsidRPr="00970FC6" w:rsidRDefault="00114820" w:rsidP="00114820">
            <w:pPr>
              <w:rPr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B2BBBA" w14:textId="77777777" w:rsidR="00114820" w:rsidRPr="00970FC6" w:rsidRDefault="00114820" w:rsidP="00114820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D8CC3A" w14:textId="77777777" w:rsidR="00114820" w:rsidRPr="00970FC6" w:rsidRDefault="00114820" w:rsidP="00114820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D1F9812" w14:textId="77777777" w:rsidR="00114820" w:rsidRPr="00970FC6" w:rsidRDefault="00114820" w:rsidP="00114820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19E3EC" w14:textId="77777777" w:rsidR="00114820" w:rsidRPr="00970FC6" w:rsidRDefault="00114820" w:rsidP="00114820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49B877" w14:textId="77777777" w:rsidR="00114820" w:rsidRPr="00970FC6" w:rsidRDefault="00114820" w:rsidP="00114820">
            <w:pPr>
              <w:jc w:val="center"/>
              <w:rPr>
                <w:sz w:val="18"/>
                <w:szCs w:val="18"/>
              </w:rPr>
            </w:pPr>
          </w:p>
        </w:tc>
      </w:tr>
      <w:tr w:rsidR="00114820" w:rsidRPr="00970FC6" w14:paraId="4562FFDD" w14:textId="77777777" w:rsidTr="006B0BA4">
        <w:trPr>
          <w:trHeight w:val="1380"/>
        </w:trPr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8CBEDD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lastRenderedPageBreak/>
              <w:t>Author</w:t>
            </w:r>
          </w:p>
        </w:tc>
        <w:tc>
          <w:tcPr>
            <w:tcW w:w="7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82D751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Year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8AE64A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Number of RCC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pts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with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hypercalcemia</w:t>
            </w:r>
            <w:proofErr w:type="spellEnd"/>
          </w:p>
        </w:tc>
        <w:tc>
          <w:tcPr>
            <w:tcW w:w="18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B170A4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Total number of RCC patients</w:t>
            </w:r>
          </w:p>
        </w:tc>
        <w:tc>
          <w:tcPr>
            <w:tcW w:w="18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3AE931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207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10DDB0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23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155718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Question studied</w:t>
            </w:r>
          </w:p>
        </w:tc>
        <w:tc>
          <w:tcPr>
            <w:tcW w:w="25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BB095C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Relevant outcomes</w:t>
            </w:r>
          </w:p>
        </w:tc>
      </w:tr>
      <w:tr w:rsidR="00114820" w:rsidRPr="00970FC6" w14:paraId="0AE3FE64" w14:textId="77777777" w:rsidTr="006B0BA4">
        <w:trPr>
          <w:trHeight w:val="2484"/>
        </w:trPr>
        <w:tc>
          <w:tcPr>
            <w:tcW w:w="18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1FE9B6E" w14:textId="5524F22B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 w:rsidRPr="00970FC6">
              <w:rPr>
                <w:color w:val="000000"/>
                <w:sz w:val="20"/>
                <w:szCs w:val="20"/>
              </w:rPr>
              <w:t>Guillot</w:t>
            </w:r>
            <w:proofErr w:type="spellEnd"/>
            <w:r w:rsidR="006B1EEE" w:rsidRPr="00970FC6">
              <w:rPr>
                <w:color w:val="000000"/>
                <w:sz w:val="20"/>
                <w:szCs w:val="20"/>
              </w:rPr>
              <w:t xml:space="preserve"> </w:t>
            </w:r>
            <w:r w:rsidR="006B1EEE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HdWlsbG90PC9BdXRob3I+PFllYXI+MjAxOTwvWWVhcj48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6E431D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HdWlsbG90PC9BdXRob3I+PFllYXI+MjAxOTwvWWVhcj48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6E431D" w:rsidRPr="00970FC6">
              <w:rPr>
                <w:color w:val="000000"/>
                <w:sz w:val="20"/>
                <w:szCs w:val="20"/>
              </w:rPr>
            </w:r>
            <w:r w:rsidR="006E431D" w:rsidRPr="00970FC6">
              <w:rPr>
                <w:color w:val="000000"/>
                <w:sz w:val="20"/>
                <w:szCs w:val="20"/>
              </w:rPr>
              <w:fldChar w:fldCharType="end"/>
            </w:r>
            <w:r w:rsidR="006B1EEE" w:rsidRPr="00970FC6">
              <w:rPr>
                <w:color w:val="000000"/>
                <w:sz w:val="20"/>
                <w:szCs w:val="20"/>
              </w:rPr>
            </w:r>
            <w:r w:rsidR="006B1EEE" w:rsidRPr="00970FC6">
              <w:rPr>
                <w:color w:val="000000"/>
                <w:sz w:val="20"/>
                <w:szCs w:val="20"/>
              </w:rPr>
              <w:fldChar w:fldCharType="separate"/>
            </w:r>
            <w:r w:rsidR="006E431D" w:rsidRPr="00970FC6">
              <w:rPr>
                <w:noProof/>
                <w:color w:val="000000"/>
                <w:sz w:val="20"/>
                <w:szCs w:val="20"/>
              </w:rPr>
              <w:t>(58)</w:t>
            </w:r>
            <w:r w:rsidR="006B1EEE" w:rsidRPr="00970FC6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9D6BC8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201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3CA090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5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E89B0A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41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90A9AC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C9F990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77C721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analysis of toxicity profile of metastatic RCC patients treated with the combination of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denosumab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and anti-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angiogenic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therapy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1F1135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Forty-one RCC patients were treated with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denosumab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and an anti-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angiogenic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therapy, and 1 of 4 patients who developed osteonecrosis of the jaw and 4 of 21 patients who did not have osteonecrosis of the jaw developed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hypercalcemia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(5/41).</w:t>
            </w:r>
          </w:p>
        </w:tc>
      </w:tr>
      <w:tr w:rsidR="00114820" w:rsidRPr="00970FC6" w14:paraId="31E3D055" w14:textId="77777777" w:rsidTr="006B0BA4">
        <w:trPr>
          <w:trHeight w:val="2484"/>
        </w:trPr>
        <w:tc>
          <w:tcPr>
            <w:tcW w:w="18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7A2F786" w14:textId="0AE1992D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 w:rsidRPr="00970FC6">
              <w:rPr>
                <w:color w:val="000000"/>
                <w:sz w:val="20"/>
                <w:szCs w:val="20"/>
              </w:rPr>
              <w:t>Owari</w:t>
            </w:r>
            <w:proofErr w:type="spellEnd"/>
            <w:r w:rsidR="006B1EEE" w:rsidRPr="00970FC6">
              <w:rPr>
                <w:color w:val="000000"/>
                <w:sz w:val="20"/>
                <w:szCs w:val="20"/>
              </w:rPr>
              <w:t xml:space="preserve"> </w:t>
            </w:r>
            <w:r w:rsidR="006B1EEE" w:rsidRPr="00970FC6">
              <w:rPr>
                <w:color w:val="000000"/>
                <w:sz w:val="20"/>
                <w:szCs w:val="20"/>
              </w:rPr>
              <w:fldChar w:fldCharType="begin"/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 &lt;EndNote&gt;&lt;Cite&gt;&lt;Author&gt;Owari&lt;/Author&gt;&lt;Year&gt;2018&lt;/Year&gt;&lt;RecNum&gt;65&lt;/RecNum&gt;&lt;DisplayText&gt;(48)&lt;/DisplayText&gt;&lt;record&gt;&lt;rec-number&gt;65&lt;/rec-number&gt;&lt;foreign-keys&gt;&lt;key app="EN" db-id="55zesxdpafe5rsewzr7vsxdjs0vws5pr5z5w" timestamp="1574032188" guid="024a1c10-3119-45f1-8b90-1f7abb943af3"&gt;65&lt;/key&gt;&lt;/foreign-keys&gt;&lt;ref-type name="Journal Article"&gt;17&lt;/ref-type&gt;&lt;contributors&gt;&lt;authors&gt;&lt;author&gt;Owari, T.&lt;/author&gt;&lt;author&gt;Miyake, M.&lt;/author&gt;&lt;author&gt;Nakai, Y.&lt;/author&gt;&lt;author&gt;Morizawa, Y.&lt;/author&gt;&lt;author&gt;Itami, Y.&lt;/author&gt;&lt;author&gt;Hori, S.&lt;/author&gt;&lt;author&gt;Anai, S.&lt;/author&gt;&lt;author&gt;Tanaka, N.&lt;/author&gt;&lt;author&gt;Fujimoto, K.&lt;/author&gt;&lt;/authors&gt;&lt;/contributors&gt;&lt;titles&gt;&lt;title&gt;Clinical Features and Risk Factors of Skeletal-Related Events in Genitourinary Cancer Patients with Bone Metastasis: A Retrospective Analysis of Prostate Cancer, Renal Cell Carcinoma, and Urothelial Carcinoma&lt;/title&gt;&lt;secondary-title&gt;Oncology&lt;/secondary-title&gt;&lt;/titles&gt;&lt;periodical&gt;&lt;full-title&gt;Oncology&lt;/full-title&gt;&lt;/periodical&gt;&lt;pages&gt;170-178&lt;/pages&gt;&lt;volume&gt;95&lt;/volume&gt;&lt;number&gt;3&lt;/number&gt;&lt;edition&gt;2018/06/07&lt;/edition&gt;&lt;keywords&gt;&lt;keyword&gt;Aged&lt;/keyword&gt;&lt;keyword&gt;Bone Neoplasms/*pathology/*secondary&lt;/keyword&gt;&lt;keyword&gt;Carcinoma, Renal Cell/*pathology&lt;/keyword&gt;&lt;keyword&gt;Female&lt;/keyword&gt;&lt;keyword&gt;Humans&lt;/keyword&gt;&lt;keyword&gt;Kidney Neoplasms/*pathology&lt;/keyword&gt;&lt;keyword&gt;Male&lt;/keyword&gt;&lt;keyword&gt;Middle Aged&lt;/keyword&gt;&lt;keyword&gt;Prostatic Neoplasms/*pathology&lt;/keyword&gt;&lt;keyword&gt;Retrospective Studies&lt;/keyword&gt;&lt;keyword&gt;Risk Factors&lt;/keyword&gt;&lt;keyword&gt;Urogenital Neoplasms/*pathology&lt;/keyword&gt;&lt;keyword&gt;Urologic Neoplasms/*pathology&lt;/keyword&gt;&lt;keyword&gt;Bone metastasis&lt;/keyword&gt;&lt;keyword&gt;Genitourinary cancer&lt;/keyword&gt;&lt;keyword&gt;Risk factor&lt;/keyword&gt;&lt;keyword&gt;Skeletal-related events&lt;/keyword&gt;&lt;/keywords&gt;&lt;dates&gt;&lt;year&gt;2018&lt;/year&gt;&lt;/dates&gt;&lt;isbn&gt;0030-2414&lt;/isbn&gt;&lt;accession-num&gt;29874673&lt;/accession-num&gt;&lt;urls&gt;&lt;/urls&gt;&lt;electronic-resource-num&gt;10.1159/000489218&lt;/electronic-resource-num&gt;&lt;remote-database-provider&gt;NLM&lt;/remote-database-provider&gt;&lt;language&gt;eng&lt;/language&gt;&lt;/record&gt;&lt;/Cite&gt;&lt;/EndNote&gt;</w:instrText>
            </w:r>
            <w:r w:rsidR="006B1EEE" w:rsidRPr="00970FC6">
              <w:rPr>
                <w:color w:val="000000"/>
                <w:sz w:val="20"/>
                <w:szCs w:val="20"/>
              </w:rPr>
              <w:fldChar w:fldCharType="separate"/>
            </w:r>
            <w:r w:rsidR="006E431D" w:rsidRPr="00970FC6">
              <w:rPr>
                <w:noProof/>
                <w:color w:val="000000"/>
                <w:sz w:val="20"/>
                <w:szCs w:val="20"/>
              </w:rPr>
              <w:t>(48)</w:t>
            </w:r>
            <w:r w:rsidR="006B1EEE" w:rsidRPr="00970FC6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1FECE88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201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46251A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4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0A2D4A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43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78375D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F0CF90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D57ACEB" w14:textId="2647F0D1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incidence of </w:t>
            </w:r>
            <w:r w:rsidR="006B1EEE" w:rsidRPr="00970FC6">
              <w:rPr>
                <w:color w:val="000000"/>
                <w:sz w:val="20"/>
                <w:szCs w:val="20"/>
              </w:rPr>
              <w:t>SREs</w:t>
            </w:r>
            <w:r w:rsidRPr="00970FC6">
              <w:rPr>
                <w:color w:val="000000"/>
                <w:sz w:val="20"/>
                <w:szCs w:val="20"/>
              </w:rPr>
              <w:t xml:space="preserve"> and risk factors in genitourinary cancer patients with newly </w:t>
            </w:r>
            <w:r w:rsidR="006B1EEE" w:rsidRPr="00970FC6">
              <w:rPr>
                <w:color w:val="000000"/>
                <w:sz w:val="20"/>
                <w:szCs w:val="20"/>
              </w:rPr>
              <w:t>diagnosed BM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7917289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There was a rate of 3% for prostate cancer, 10% for RCC, and 20% for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urothelial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carcinoma for 180 total patients with a genitourinary cancer. </w:t>
            </w:r>
          </w:p>
        </w:tc>
      </w:tr>
      <w:tr w:rsidR="00114820" w:rsidRPr="00970FC6" w14:paraId="4F08C8CC" w14:textId="77777777" w:rsidTr="006B0BA4">
        <w:trPr>
          <w:trHeight w:val="1380"/>
        </w:trPr>
        <w:tc>
          <w:tcPr>
            <w:tcW w:w="18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BBC0933" w14:textId="14860412" w:rsidR="00114820" w:rsidRPr="00970FC6" w:rsidRDefault="00585C92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Woodward</w:t>
            </w:r>
            <w:r w:rsidR="006B1EEE" w:rsidRPr="00970FC6">
              <w:rPr>
                <w:color w:val="000000"/>
                <w:sz w:val="20"/>
                <w:szCs w:val="20"/>
              </w:rPr>
              <w:t xml:space="preserve"> </w:t>
            </w:r>
            <w:r w:rsidR="006B1EEE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Xb29kd2FyZDwvQXV0aG9yPjxZZWFyPjIwMTE8L1llYXI+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6E431D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Xb29kd2FyZDwvQXV0aG9yPjxZZWFyPjIwMTE8L1llYXI+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6E431D" w:rsidRPr="00970FC6">
              <w:rPr>
                <w:color w:val="000000"/>
                <w:sz w:val="20"/>
                <w:szCs w:val="20"/>
              </w:rPr>
            </w:r>
            <w:r w:rsidR="006E431D" w:rsidRPr="00970FC6">
              <w:rPr>
                <w:color w:val="000000"/>
                <w:sz w:val="20"/>
                <w:szCs w:val="20"/>
              </w:rPr>
              <w:fldChar w:fldCharType="end"/>
            </w:r>
            <w:r w:rsidR="006B1EEE" w:rsidRPr="00970FC6">
              <w:rPr>
                <w:color w:val="000000"/>
                <w:sz w:val="20"/>
                <w:szCs w:val="20"/>
              </w:rPr>
            </w:r>
            <w:r w:rsidR="006B1EEE" w:rsidRPr="00970FC6">
              <w:rPr>
                <w:color w:val="000000"/>
                <w:sz w:val="20"/>
                <w:szCs w:val="20"/>
              </w:rPr>
              <w:fldChar w:fldCharType="separate"/>
            </w:r>
            <w:r w:rsidR="006E431D" w:rsidRPr="00970FC6">
              <w:rPr>
                <w:noProof/>
                <w:color w:val="000000"/>
                <w:sz w:val="20"/>
                <w:szCs w:val="20"/>
              </w:rPr>
              <w:t>(5)</w:t>
            </w:r>
            <w:r w:rsidR="006B1EEE" w:rsidRPr="00970FC6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7B9A578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201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0DD26C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31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4E4D4F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803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7F87B89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2A7F437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050935D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skeletal complications of RCC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E31FECD" w14:textId="4228306F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Of 803 patients with RCC diagnosed at one institution from 1998-2007, 254 developed </w:t>
            </w:r>
            <w:r w:rsidR="006B1EEE" w:rsidRPr="00970FC6">
              <w:rPr>
                <w:color w:val="000000"/>
                <w:sz w:val="20"/>
                <w:szCs w:val="20"/>
              </w:rPr>
              <w:t>BM</w:t>
            </w:r>
            <w:r w:rsidRPr="00970FC6">
              <w:rPr>
                <w:color w:val="000000"/>
                <w:sz w:val="20"/>
                <w:szCs w:val="20"/>
              </w:rPr>
              <w:t xml:space="preserve">, of which 31 patients developed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hypercalcemia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due to </w:t>
            </w:r>
            <w:r w:rsidR="006B1EEE" w:rsidRPr="00970FC6">
              <w:rPr>
                <w:color w:val="000000"/>
                <w:sz w:val="20"/>
                <w:szCs w:val="20"/>
              </w:rPr>
              <w:t>BM</w:t>
            </w:r>
            <w:r w:rsidRPr="00970FC6">
              <w:rPr>
                <w:color w:val="000000"/>
                <w:sz w:val="20"/>
                <w:szCs w:val="20"/>
              </w:rPr>
              <w:t>.</w:t>
            </w:r>
          </w:p>
        </w:tc>
      </w:tr>
      <w:tr w:rsidR="00114820" w:rsidRPr="00970FC6" w14:paraId="6C512499" w14:textId="77777777" w:rsidTr="006B0BA4">
        <w:trPr>
          <w:trHeight w:val="1656"/>
        </w:trPr>
        <w:tc>
          <w:tcPr>
            <w:tcW w:w="18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0C0AE2" w14:textId="5E1E4055" w:rsidR="00114820" w:rsidRPr="00970FC6" w:rsidRDefault="00585C92" w:rsidP="00114820">
            <w:pPr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 w:rsidRPr="00970FC6">
              <w:rPr>
                <w:color w:val="000000"/>
                <w:sz w:val="20"/>
                <w:szCs w:val="20"/>
              </w:rPr>
              <w:lastRenderedPageBreak/>
              <w:t>Yokomizo</w:t>
            </w:r>
            <w:proofErr w:type="spellEnd"/>
            <w:r w:rsidR="006B1EEE" w:rsidRPr="00970FC6">
              <w:rPr>
                <w:color w:val="000000"/>
                <w:sz w:val="20"/>
                <w:szCs w:val="20"/>
              </w:rPr>
              <w:fldChar w:fldCharType="begin"/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 &lt;EndNote&gt;&lt;Cite&gt;&lt;Author&gt;Yokomizo&lt;/Author&gt;&lt;Year&gt;2010&lt;/Year&gt;&lt;RecNum&gt;98&lt;/RecNum&gt;&lt;DisplayText&gt;(47)&lt;/DisplayText&gt;&lt;record&gt;&lt;rec-number&gt;98&lt;/rec-number&gt;&lt;foreign-keys&gt;&lt;key app="EN" db-id="55zesxdpafe5rsewzr7vsxdjs0vws5pr5z5w" timestamp="1574032192" guid="bed06a61-07bd-4903-9f34-d5740edbea34"&gt;98&lt;/key&gt;&lt;/foreign-keys&gt;&lt;ref-type name="Journal Article"&gt;17&lt;/ref-type&gt;&lt;contributors&gt;&lt;authors&gt;&lt;author&gt;Yokomizo, A.&lt;/author&gt;&lt;author&gt;Koga, H.&lt;/author&gt;&lt;author&gt;Shinohara, N.&lt;/author&gt;&lt;author&gt;Miyahara, T.&lt;/author&gt;&lt;author&gt;Machida, N.&lt;/author&gt;&lt;author&gt;Tsukino, H.&lt;/author&gt;&lt;author&gt;Uozumi, J.&lt;/author&gt;&lt;author&gt;Nishiyama, K.&lt;/author&gt;&lt;author&gt;Satoh, F.&lt;/author&gt;&lt;author&gt;Sakai, H.&lt;/author&gt;&lt;author&gt;Naito, S.&lt;/author&gt;&lt;/authors&gt;&lt;/contributors&gt;&lt;auth-address&gt;Department of Urology, Graduate School of Medical Sciences, Kyushu University, Fukuoka, Japan. yokoa@uro.med.kyushu-u.ac.jp&lt;/auth-address&gt;&lt;titles&gt;&lt;title&gt;Skeletal-related events in urological cancer patients with bone metastasis: a multicenter study in Japan&lt;/title&gt;&lt;secondary-title&gt;Int J Urol&lt;/secondary-title&gt;&lt;/titles&gt;&lt;periodical&gt;&lt;full-title&gt;Int J Urol&lt;/full-title&gt;&lt;/periodical&gt;&lt;pages&gt;332-6&lt;/pages&gt;&lt;volume&gt;17&lt;/volume&gt;&lt;number&gt;4&lt;/number&gt;&lt;edition&gt;2010/03/06&lt;/edition&gt;&lt;keywords&gt;&lt;keyword&gt;Bone Neoplasms/epidemiology/*secondary&lt;/keyword&gt;&lt;keyword&gt;Carcinoma, Renal Cell/epidemiology/*secondary&lt;/keyword&gt;&lt;keyword&gt;Female&lt;/keyword&gt;&lt;keyword&gt;Humans&lt;/keyword&gt;&lt;keyword&gt;Japan/epidemiology&lt;/keyword&gt;&lt;keyword&gt;Male&lt;/keyword&gt;&lt;keyword&gt;Prostatic Neoplasms/epidemiology/*pathology&lt;/keyword&gt;&lt;keyword&gt;Retrospective Studies&lt;/keyword&gt;&lt;keyword&gt;Urologic Neoplasms/epidemiology/*pathology&lt;/keyword&gt;&lt;/keywords&gt;&lt;dates&gt;&lt;year&gt;2010&lt;/year&gt;&lt;pub-dates&gt;&lt;date&gt;Apr&lt;/date&gt;&lt;/pub-dates&gt;&lt;/dates&gt;&lt;isbn&gt;0919-8172&lt;/isbn&gt;&lt;accession-num&gt;20202004&lt;/accession-num&gt;&lt;urls&gt;&lt;/urls&gt;&lt;electronic-resource-num&gt;10.1111/j.1442-2042.2010.02468.x&lt;/electronic-resource-num&gt;&lt;remote-database-provider&gt;NLM&lt;/remote-database-provider&gt;&lt;language&gt;eng&lt;/language&gt;&lt;/record&gt;&lt;/Cite&gt;&lt;/EndNote&gt;</w:instrText>
            </w:r>
            <w:r w:rsidR="006B1EEE" w:rsidRPr="00970FC6">
              <w:rPr>
                <w:color w:val="000000"/>
                <w:sz w:val="20"/>
                <w:szCs w:val="20"/>
              </w:rPr>
              <w:fldChar w:fldCharType="separate"/>
            </w:r>
            <w:r w:rsidR="006E431D" w:rsidRPr="00970FC6">
              <w:rPr>
                <w:noProof/>
                <w:color w:val="000000"/>
                <w:sz w:val="20"/>
                <w:szCs w:val="20"/>
              </w:rPr>
              <w:t>(47)</w:t>
            </w:r>
            <w:r w:rsidR="006B1EEE" w:rsidRPr="00970FC6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0A5299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201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0F90E6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10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368ED0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94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11916F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05414B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A6985C" w14:textId="2F30F7AF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incidence of </w:t>
            </w:r>
            <w:r w:rsidR="006B1EEE" w:rsidRPr="00970FC6">
              <w:rPr>
                <w:color w:val="000000"/>
                <w:sz w:val="20"/>
                <w:szCs w:val="20"/>
              </w:rPr>
              <w:t>SREs</w:t>
            </w:r>
            <w:r w:rsidRPr="00970FC6">
              <w:rPr>
                <w:color w:val="000000"/>
                <w:sz w:val="20"/>
                <w:szCs w:val="20"/>
              </w:rPr>
              <w:t xml:space="preserve"> in urological cancer patients in Japan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2FF185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Ten of 94 renal cancer patients had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hypercalcemia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>, compared to 8/351 for prostate cancer, 2/41 with bladder cancer, and 3/25 with renal pelvic and ureteral cancer.</w:t>
            </w:r>
          </w:p>
        </w:tc>
      </w:tr>
      <w:tr w:rsidR="00114820" w:rsidRPr="00970FC6" w14:paraId="69A328B2" w14:textId="77777777" w:rsidTr="00530DA9">
        <w:trPr>
          <w:trHeight w:val="300"/>
        </w:trPr>
        <w:tc>
          <w:tcPr>
            <w:tcW w:w="387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91C3EC" w14:textId="77777777" w:rsidR="006C63E4" w:rsidRPr="00970FC6" w:rsidRDefault="006C63E4" w:rsidP="00114820">
            <w:pPr>
              <w:rPr>
                <w:b/>
                <w:bCs/>
                <w:color w:val="000000"/>
                <w:sz w:val="20"/>
                <w:szCs w:val="20"/>
              </w:rPr>
            </w:pPr>
          </w:p>
          <w:p w14:paraId="7FF60501" w14:textId="71038EFF" w:rsidR="00114820" w:rsidRPr="00970FC6" w:rsidRDefault="00114820" w:rsidP="00114820">
            <w:pPr>
              <w:rPr>
                <w:b/>
                <w:bCs/>
                <w:color w:val="000000"/>
                <w:sz w:val="20"/>
                <w:szCs w:val="20"/>
              </w:rPr>
            </w:pPr>
            <w:r w:rsidRPr="00970FC6">
              <w:rPr>
                <w:b/>
                <w:bCs/>
                <w:color w:val="000000"/>
                <w:sz w:val="20"/>
                <w:szCs w:val="20"/>
              </w:rPr>
              <w:t>Prevention of SREs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2AE848" w14:textId="77777777" w:rsidR="00114820" w:rsidRPr="00970FC6" w:rsidRDefault="00114820" w:rsidP="00114820">
            <w:pPr>
              <w:rPr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1DE1CE" w14:textId="77777777" w:rsidR="00114820" w:rsidRPr="00970FC6" w:rsidRDefault="00114820" w:rsidP="00114820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6C78E5" w14:textId="77777777" w:rsidR="00114820" w:rsidRPr="00970FC6" w:rsidRDefault="00114820" w:rsidP="00114820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66D9F6" w14:textId="77777777" w:rsidR="00114820" w:rsidRPr="00970FC6" w:rsidRDefault="00114820" w:rsidP="00114820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C47400" w14:textId="77777777" w:rsidR="00114820" w:rsidRPr="00970FC6" w:rsidRDefault="00114820" w:rsidP="00114820">
            <w:pPr>
              <w:jc w:val="center"/>
              <w:rPr>
                <w:sz w:val="18"/>
                <w:szCs w:val="18"/>
              </w:rPr>
            </w:pPr>
          </w:p>
        </w:tc>
      </w:tr>
      <w:tr w:rsidR="00114820" w:rsidRPr="00970FC6" w14:paraId="6962B463" w14:textId="77777777" w:rsidTr="006B0BA4">
        <w:trPr>
          <w:trHeight w:val="828"/>
        </w:trPr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5D28E1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Author</w:t>
            </w:r>
          </w:p>
        </w:tc>
        <w:tc>
          <w:tcPr>
            <w:tcW w:w="7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F60F04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Year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AAC6AC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Number of RCC patients</w:t>
            </w:r>
          </w:p>
        </w:tc>
        <w:tc>
          <w:tcPr>
            <w:tcW w:w="18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94937F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8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EB2EE7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Type of intervention</w:t>
            </w:r>
          </w:p>
        </w:tc>
        <w:tc>
          <w:tcPr>
            <w:tcW w:w="207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731D7F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Question studied</w:t>
            </w:r>
          </w:p>
        </w:tc>
        <w:tc>
          <w:tcPr>
            <w:tcW w:w="23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3F7936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SRE definition in the manuscript</w:t>
            </w:r>
          </w:p>
        </w:tc>
        <w:tc>
          <w:tcPr>
            <w:tcW w:w="25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19F1EB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Relevant outcomes</w:t>
            </w:r>
          </w:p>
        </w:tc>
      </w:tr>
      <w:tr w:rsidR="00114820" w:rsidRPr="00970FC6" w14:paraId="28C4B23F" w14:textId="77777777" w:rsidTr="006B0BA4">
        <w:trPr>
          <w:trHeight w:val="1656"/>
        </w:trPr>
        <w:tc>
          <w:tcPr>
            <w:tcW w:w="18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AAF2903" w14:textId="09AB11B9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 w:rsidRPr="00970FC6">
              <w:rPr>
                <w:color w:val="000000"/>
                <w:sz w:val="20"/>
                <w:szCs w:val="20"/>
              </w:rPr>
              <w:t>Guillot</w:t>
            </w:r>
            <w:proofErr w:type="spellEnd"/>
            <w:r w:rsidR="006B1EEE" w:rsidRPr="00970FC6">
              <w:rPr>
                <w:color w:val="000000"/>
                <w:sz w:val="20"/>
                <w:szCs w:val="20"/>
              </w:rPr>
              <w:t xml:space="preserve"> </w:t>
            </w:r>
            <w:r w:rsidR="006B1EEE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HdWlsbG90PC9BdXRob3I+PFllYXI+MjAxOTwvWWVhcj48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6E431D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HdWlsbG90PC9BdXRob3I+PFllYXI+MjAxOTwvWWVhcj48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6E431D" w:rsidRPr="00970FC6">
              <w:rPr>
                <w:color w:val="000000"/>
                <w:sz w:val="20"/>
                <w:szCs w:val="20"/>
              </w:rPr>
            </w:r>
            <w:r w:rsidR="006E431D" w:rsidRPr="00970FC6">
              <w:rPr>
                <w:color w:val="000000"/>
                <w:sz w:val="20"/>
                <w:szCs w:val="20"/>
              </w:rPr>
              <w:fldChar w:fldCharType="end"/>
            </w:r>
            <w:r w:rsidR="006B1EEE" w:rsidRPr="00970FC6">
              <w:rPr>
                <w:color w:val="000000"/>
                <w:sz w:val="20"/>
                <w:szCs w:val="20"/>
              </w:rPr>
            </w:r>
            <w:r w:rsidR="006B1EEE" w:rsidRPr="00970FC6">
              <w:rPr>
                <w:color w:val="000000"/>
                <w:sz w:val="20"/>
                <w:szCs w:val="20"/>
              </w:rPr>
              <w:fldChar w:fldCharType="separate"/>
            </w:r>
            <w:r w:rsidR="006E431D" w:rsidRPr="00970FC6">
              <w:rPr>
                <w:noProof/>
                <w:color w:val="000000"/>
                <w:sz w:val="20"/>
                <w:szCs w:val="20"/>
              </w:rPr>
              <w:t>(58)</w:t>
            </w:r>
            <w:r w:rsidR="006B1EEE" w:rsidRPr="00970FC6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CC512E8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201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F733EAD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41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3383801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EC9714D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 w:rsidRPr="00970FC6">
              <w:rPr>
                <w:color w:val="000000"/>
                <w:sz w:val="20"/>
                <w:szCs w:val="20"/>
              </w:rPr>
              <w:t>denosumab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and anti-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angiogenic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therapy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10C8964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analysis of toxicity profile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8FF82D0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fracture, surgery, palliative radiation, SCC,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hypercalcemia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pain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D4A5C52" w14:textId="77777777" w:rsidR="00114820" w:rsidRPr="00970FC6" w:rsidRDefault="00114820" w:rsidP="00114820">
            <w:pPr>
              <w:jc w:val="center"/>
              <w:rPr>
                <w:color w:val="1C1D1E"/>
                <w:sz w:val="20"/>
                <w:szCs w:val="20"/>
              </w:rPr>
            </w:pPr>
            <w:r w:rsidRPr="00970FC6">
              <w:rPr>
                <w:color w:val="1C1D1E"/>
                <w:sz w:val="20"/>
                <w:szCs w:val="20"/>
              </w:rPr>
              <w:t>Seven of 41 patients developed osteonecrosis of the jaw, suggesting the importance of recognizing this toxicity when trying to prevent SREs.</w:t>
            </w:r>
          </w:p>
        </w:tc>
      </w:tr>
      <w:tr w:rsidR="00114820" w:rsidRPr="00970FC6" w14:paraId="4C9725FA" w14:textId="77777777" w:rsidTr="006B0BA4">
        <w:trPr>
          <w:trHeight w:val="3588"/>
        </w:trPr>
        <w:tc>
          <w:tcPr>
            <w:tcW w:w="18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F6E97D" w14:textId="71AF137D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 w:rsidRPr="00970FC6">
              <w:rPr>
                <w:color w:val="000000"/>
                <w:sz w:val="20"/>
                <w:szCs w:val="20"/>
              </w:rPr>
              <w:t>Hosaka</w:t>
            </w:r>
            <w:proofErr w:type="spellEnd"/>
            <w:r w:rsidR="006B1EEE" w:rsidRPr="00970FC6">
              <w:rPr>
                <w:color w:val="000000"/>
                <w:sz w:val="20"/>
                <w:szCs w:val="20"/>
              </w:rPr>
              <w:t xml:space="preserve"> </w:t>
            </w:r>
            <w:r w:rsidR="006B1EEE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Ib3Nha2E8L0F1dGhvcj48WWVhcj4yMDE4PC9ZZWFyPjxS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6E431D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Ib3Nha2E8L0F1dGhvcj48WWVhcj4yMDE4PC9ZZWFyPjxS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6E431D" w:rsidRPr="00970FC6">
              <w:rPr>
                <w:color w:val="000000"/>
                <w:sz w:val="20"/>
                <w:szCs w:val="20"/>
              </w:rPr>
            </w:r>
            <w:r w:rsidR="006E431D" w:rsidRPr="00970FC6">
              <w:rPr>
                <w:color w:val="000000"/>
                <w:sz w:val="20"/>
                <w:szCs w:val="20"/>
              </w:rPr>
              <w:fldChar w:fldCharType="end"/>
            </w:r>
            <w:r w:rsidR="006B1EEE" w:rsidRPr="00970FC6">
              <w:rPr>
                <w:color w:val="000000"/>
                <w:sz w:val="20"/>
                <w:szCs w:val="20"/>
              </w:rPr>
            </w:r>
            <w:r w:rsidR="006B1EEE" w:rsidRPr="00970FC6">
              <w:rPr>
                <w:color w:val="000000"/>
                <w:sz w:val="20"/>
                <w:szCs w:val="20"/>
              </w:rPr>
              <w:fldChar w:fldCharType="separate"/>
            </w:r>
            <w:r w:rsidR="006E431D" w:rsidRPr="00970FC6">
              <w:rPr>
                <w:noProof/>
                <w:color w:val="000000"/>
                <w:sz w:val="20"/>
                <w:szCs w:val="20"/>
              </w:rPr>
              <w:t>(64)</w:t>
            </w:r>
            <w:r w:rsidR="006B1EEE" w:rsidRPr="00970FC6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6828A4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201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1EBF951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62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C854D1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6ABF34" w14:textId="41A14103" w:rsidR="00114820" w:rsidRPr="00970FC6" w:rsidRDefault="006B1EEE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RT</w:t>
            </w:r>
            <w:r w:rsidR="00114820" w:rsidRPr="00970FC6">
              <w:rPr>
                <w:color w:val="000000"/>
                <w:sz w:val="20"/>
                <w:szCs w:val="20"/>
              </w:rPr>
              <w:t xml:space="preserve">, </w:t>
            </w:r>
            <w:proofErr w:type="spellStart"/>
            <w:r w:rsidR="00114820" w:rsidRPr="00970FC6">
              <w:rPr>
                <w:color w:val="000000"/>
                <w:sz w:val="20"/>
                <w:szCs w:val="20"/>
              </w:rPr>
              <w:t>zoledronate</w:t>
            </w:r>
            <w:proofErr w:type="spellEnd"/>
            <w:r w:rsidR="00114820" w:rsidRPr="00970FC6">
              <w:rPr>
                <w:color w:val="000000"/>
                <w:sz w:val="20"/>
                <w:szCs w:val="20"/>
              </w:rPr>
              <w:t xml:space="preserve"> with</w:t>
            </w:r>
            <w:r w:rsidRPr="00970FC6">
              <w:rPr>
                <w:color w:val="000000"/>
                <w:sz w:val="20"/>
                <w:szCs w:val="20"/>
              </w:rPr>
              <w:t xml:space="preserve"> RT</w:t>
            </w:r>
            <w:r w:rsidR="00114820" w:rsidRPr="00970FC6">
              <w:rPr>
                <w:color w:val="000000"/>
                <w:sz w:val="20"/>
                <w:szCs w:val="20"/>
              </w:rPr>
              <w:t xml:space="preserve">, and systemic treatment (including </w:t>
            </w:r>
            <w:proofErr w:type="spellStart"/>
            <w:r w:rsidR="00114820" w:rsidRPr="00970FC6">
              <w:rPr>
                <w:color w:val="000000"/>
                <w:sz w:val="20"/>
                <w:szCs w:val="20"/>
              </w:rPr>
              <w:t>sunitinib</w:t>
            </w:r>
            <w:proofErr w:type="spellEnd"/>
            <w:r w:rsidR="00114820" w:rsidRPr="00970FC6">
              <w:rPr>
                <w:color w:val="000000"/>
                <w:sz w:val="20"/>
                <w:szCs w:val="20"/>
              </w:rPr>
              <w:t xml:space="preserve">, </w:t>
            </w:r>
            <w:proofErr w:type="spellStart"/>
            <w:r w:rsidR="00114820" w:rsidRPr="00970FC6">
              <w:rPr>
                <w:color w:val="000000"/>
                <w:sz w:val="20"/>
                <w:szCs w:val="20"/>
              </w:rPr>
              <w:t>sorafenib</w:t>
            </w:r>
            <w:proofErr w:type="spellEnd"/>
            <w:r w:rsidR="00114820" w:rsidRPr="00970FC6">
              <w:rPr>
                <w:color w:val="000000"/>
                <w:sz w:val="20"/>
                <w:szCs w:val="20"/>
              </w:rPr>
              <w:t>, IFN-α, IL-</w:t>
            </w:r>
            <w:r w:rsidR="0029632C" w:rsidRPr="00970FC6">
              <w:rPr>
                <w:color w:val="000000"/>
                <w:sz w:val="20"/>
                <w:szCs w:val="20"/>
              </w:rPr>
              <w:t xml:space="preserve">2, </w:t>
            </w:r>
            <w:proofErr w:type="spellStart"/>
            <w:r w:rsidR="0029632C" w:rsidRPr="00970FC6">
              <w:rPr>
                <w:color w:val="000000"/>
                <w:sz w:val="20"/>
                <w:szCs w:val="20"/>
              </w:rPr>
              <w:t>everolimus</w:t>
            </w:r>
            <w:proofErr w:type="spellEnd"/>
            <w:r w:rsidR="00114820" w:rsidRPr="00970FC6">
              <w:rPr>
                <w:color w:val="000000"/>
                <w:sz w:val="20"/>
                <w:szCs w:val="20"/>
              </w:rPr>
              <w:t xml:space="preserve">, </w:t>
            </w:r>
            <w:proofErr w:type="spellStart"/>
            <w:r w:rsidR="00114820" w:rsidRPr="00970FC6">
              <w:rPr>
                <w:color w:val="000000"/>
                <w:sz w:val="20"/>
                <w:szCs w:val="20"/>
              </w:rPr>
              <w:t>temsirolimus</w:t>
            </w:r>
            <w:proofErr w:type="spellEnd"/>
            <w:r w:rsidR="00114820" w:rsidRPr="00970FC6">
              <w:rPr>
                <w:color w:val="000000"/>
                <w:sz w:val="20"/>
                <w:szCs w:val="20"/>
              </w:rPr>
              <w:t>)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36003D" w14:textId="1297FF9F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effectiveness of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zoledronate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, </w:t>
            </w:r>
            <w:r w:rsidR="00A6161E" w:rsidRPr="00970FC6">
              <w:rPr>
                <w:color w:val="000000"/>
                <w:sz w:val="20"/>
                <w:szCs w:val="20"/>
              </w:rPr>
              <w:t>RT</w:t>
            </w:r>
            <w:r w:rsidRPr="00970FC6">
              <w:rPr>
                <w:color w:val="000000"/>
                <w:sz w:val="20"/>
                <w:szCs w:val="20"/>
              </w:rPr>
              <w:t xml:space="preserve">,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sunitinib</w:t>
            </w:r>
            <w:proofErr w:type="spellEnd"/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B3EF89" w14:textId="2212F07B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pathological fracture, spinal palsy with ambulatory disorder, aggravating pain needing re-</w:t>
            </w:r>
            <w:r w:rsidR="006B1EEE" w:rsidRPr="00970FC6">
              <w:rPr>
                <w:color w:val="000000"/>
                <w:sz w:val="20"/>
                <w:szCs w:val="20"/>
              </w:rPr>
              <w:t>RT</w:t>
            </w:r>
            <w:r w:rsidRPr="00970FC6">
              <w:rPr>
                <w:color w:val="000000"/>
                <w:sz w:val="20"/>
                <w:szCs w:val="20"/>
              </w:rPr>
              <w:t xml:space="preserve"> or surgery, impending fracture or palsy with radiological decline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F950A1" w14:textId="2D92BA4F" w:rsidR="00114820" w:rsidRPr="00970FC6" w:rsidRDefault="006B1EEE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There was no</w:t>
            </w:r>
            <w:r w:rsidR="00114820" w:rsidRPr="00970FC6">
              <w:rPr>
                <w:color w:val="000000"/>
                <w:sz w:val="20"/>
                <w:szCs w:val="20"/>
              </w:rPr>
              <w:t xml:space="preserve"> significant difference in survival between RT and </w:t>
            </w:r>
            <w:proofErr w:type="spellStart"/>
            <w:r w:rsidR="00114820" w:rsidRPr="00970FC6">
              <w:rPr>
                <w:color w:val="000000"/>
                <w:sz w:val="20"/>
                <w:szCs w:val="20"/>
              </w:rPr>
              <w:t>zoledronate</w:t>
            </w:r>
            <w:proofErr w:type="spellEnd"/>
            <w:r w:rsidR="00114820" w:rsidRPr="00970FC6">
              <w:rPr>
                <w:color w:val="000000"/>
                <w:sz w:val="20"/>
                <w:szCs w:val="20"/>
              </w:rPr>
              <w:t xml:space="preserve"> with RT (p=0.11), but post-irradiation SRE rate was significantly better in the RT and </w:t>
            </w:r>
            <w:proofErr w:type="spellStart"/>
            <w:r w:rsidR="00114820" w:rsidRPr="00970FC6">
              <w:rPr>
                <w:color w:val="000000"/>
                <w:sz w:val="20"/>
                <w:szCs w:val="20"/>
              </w:rPr>
              <w:t>zoledronate</w:t>
            </w:r>
            <w:proofErr w:type="spellEnd"/>
            <w:r w:rsidR="00114820" w:rsidRPr="00970FC6">
              <w:rPr>
                <w:color w:val="000000"/>
                <w:sz w:val="20"/>
                <w:szCs w:val="20"/>
              </w:rPr>
              <w:t xml:space="preserve"> group (p=0.02). SRE-free rate was significantly better in the </w:t>
            </w:r>
            <w:proofErr w:type="spellStart"/>
            <w:r w:rsidR="00114820" w:rsidRPr="00970FC6">
              <w:rPr>
                <w:color w:val="000000"/>
                <w:sz w:val="20"/>
                <w:szCs w:val="20"/>
              </w:rPr>
              <w:t>sunitinib</w:t>
            </w:r>
            <w:proofErr w:type="spellEnd"/>
            <w:r w:rsidR="00114820" w:rsidRPr="00970FC6">
              <w:rPr>
                <w:color w:val="000000"/>
                <w:sz w:val="20"/>
                <w:szCs w:val="20"/>
              </w:rPr>
              <w:t xml:space="preserve"> after RT group compared to RT only group (p=0.03).</w:t>
            </w:r>
          </w:p>
        </w:tc>
      </w:tr>
      <w:tr w:rsidR="00114820" w:rsidRPr="00970FC6" w14:paraId="566DFB1E" w14:textId="77777777" w:rsidTr="006B0BA4">
        <w:trPr>
          <w:trHeight w:val="2208"/>
        </w:trPr>
        <w:tc>
          <w:tcPr>
            <w:tcW w:w="18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D98BA77" w14:textId="584ADDAC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 w:rsidRPr="00970FC6">
              <w:rPr>
                <w:color w:val="000000"/>
                <w:sz w:val="20"/>
                <w:szCs w:val="20"/>
              </w:rPr>
              <w:lastRenderedPageBreak/>
              <w:t>Escudier</w:t>
            </w:r>
            <w:proofErr w:type="spellEnd"/>
            <w:r w:rsidR="006B1EEE" w:rsidRPr="00970FC6">
              <w:rPr>
                <w:color w:val="000000"/>
                <w:sz w:val="20"/>
                <w:szCs w:val="20"/>
              </w:rPr>
              <w:t xml:space="preserve"> </w:t>
            </w:r>
            <w:r w:rsidR="006B1EEE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Fc2N1ZGllcjwvQXV0aG9yPjxZZWFyPjIwMTg8L1llYXI+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6E431D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Fc2N1ZGllcjwvQXV0aG9yPjxZZWFyPjIwMTg8L1llYXI+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6E431D" w:rsidRPr="00970FC6">
              <w:rPr>
                <w:color w:val="000000"/>
                <w:sz w:val="20"/>
                <w:szCs w:val="20"/>
              </w:rPr>
            </w:r>
            <w:r w:rsidR="006E431D" w:rsidRPr="00970FC6">
              <w:rPr>
                <w:color w:val="000000"/>
                <w:sz w:val="20"/>
                <w:szCs w:val="20"/>
              </w:rPr>
              <w:fldChar w:fldCharType="end"/>
            </w:r>
            <w:r w:rsidR="006B1EEE" w:rsidRPr="00970FC6">
              <w:rPr>
                <w:color w:val="000000"/>
                <w:sz w:val="20"/>
                <w:szCs w:val="20"/>
              </w:rPr>
            </w:r>
            <w:r w:rsidR="006B1EEE" w:rsidRPr="00970FC6">
              <w:rPr>
                <w:color w:val="000000"/>
                <w:sz w:val="20"/>
                <w:szCs w:val="20"/>
              </w:rPr>
              <w:fldChar w:fldCharType="separate"/>
            </w:r>
            <w:r w:rsidR="006E431D" w:rsidRPr="00970FC6">
              <w:rPr>
                <w:noProof/>
                <w:color w:val="000000"/>
                <w:sz w:val="20"/>
                <w:szCs w:val="20"/>
              </w:rPr>
              <w:t>(71)</w:t>
            </w:r>
            <w:r w:rsidR="006B1EEE" w:rsidRPr="00970FC6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7364E7B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201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96DAA11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658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F21F86F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544A53F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 w:rsidRPr="00970FC6">
              <w:rPr>
                <w:color w:val="000000"/>
                <w:sz w:val="20"/>
                <w:szCs w:val="20"/>
              </w:rPr>
              <w:t>cabozantinib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vs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everolimus</w:t>
            </w:r>
            <w:proofErr w:type="spellEnd"/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5844372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bone-related outcomes of metastatic RCC in the METEOR trial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E1C32ED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pathologic fractures, SCC, surgery to bone, external-beam RT to bone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ADA5EA6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For patients with BM at baseline, 23% of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cabozantinib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patients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vs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29% of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everolimus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patients had SREs. For patients with no BM at baseline, 12% of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cabozantinib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patients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vs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10% of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everolimus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patients had SREs. Time to first SRE was longer for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cabozantinib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compared to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everolimus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>.</w:t>
            </w:r>
          </w:p>
        </w:tc>
      </w:tr>
      <w:tr w:rsidR="002E591A" w:rsidRPr="00970FC6" w14:paraId="7E5B249C" w14:textId="77777777" w:rsidTr="006B0BA4">
        <w:trPr>
          <w:trHeight w:val="2208"/>
        </w:trPr>
        <w:tc>
          <w:tcPr>
            <w:tcW w:w="18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20D3611F" w14:textId="70A76C7F" w:rsidR="002E591A" w:rsidRPr="00970FC6" w:rsidRDefault="002E591A" w:rsidP="002E591A">
            <w:pPr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 w:rsidRPr="00970FC6">
              <w:rPr>
                <w:color w:val="000000"/>
                <w:sz w:val="20"/>
                <w:szCs w:val="20"/>
              </w:rPr>
              <w:t>Ivanyi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</w:t>
            </w:r>
            <w:r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JdmFueWk8L0F1dGhvcj48WWVhcj4yMDE2PC9ZZWFyPjxS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6E431D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JdmFueWk8L0F1dGhvcj48WWVhcj4yMDE2PC9ZZWFyPjxS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6E431D" w:rsidRPr="00970FC6">
              <w:rPr>
                <w:color w:val="000000"/>
                <w:sz w:val="20"/>
                <w:szCs w:val="20"/>
              </w:rPr>
            </w:r>
            <w:r w:rsidR="006E431D" w:rsidRPr="00970FC6">
              <w:rPr>
                <w:color w:val="000000"/>
                <w:sz w:val="20"/>
                <w:szCs w:val="20"/>
              </w:rPr>
              <w:fldChar w:fldCharType="end"/>
            </w:r>
            <w:r w:rsidRPr="00970FC6">
              <w:rPr>
                <w:color w:val="000000"/>
                <w:sz w:val="20"/>
                <w:szCs w:val="20"/>
              </w:rPr>
            </w:r>
            <w:r w:rsidRPr="00970FC6">
              <w:rPr>
                <w:color w:val="000000"/>
                <w:sz w:val="20"/>
                <w:szCs w:val="20"/>
              </w:rPr>
              <w:fldChar w:fldCharType="separate"/>
            </w:r>
            <w:r w:rsidR="006E431D" w:rsidRPr="00970FC6">
              <w:rPr>
                <w:noProof/>
                <w:color w:val="000000"/>
                <w:sz w:val="20"/>
                <w:szCs w:val="20"/>
              </w:rPr>
              <w:t>(69)</w:t>
            </w:r>
            <w:r w:rsidRPr="00970FC6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6841B248" w14:textId="2FAA25E2" w:rsidR="002E591A" w:rsidRPr="00970FC6" w:rsidRDefault="002E591A" w:rsidP="002E591A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201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3B61740F" w14:textId="240410B3" w:rsidR="002E591A" w:rsidRPr="00970FC6" w:rsidRDefault="002E591A" w:rsidP="002E591A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82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24AE3F9D" w14:textId="1873F95B" w:rsidR="002E591A" w:rsidRPr="00970FC6" w:rsidRDefault="002E591A" w:rsidP="002E591A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4BCB2D8C" w14:textId="1B2A22A3" w:rsidR="002E591A" w:rsidRPr="00970FC6" w:rsidRDefault="002E591A" w:rsidP="002E591A">
            <w:pPr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 w:rsidRPr="00970FC6">
              <w:rPr>
                <w:color w:val="000000"/>
                <w:sz w:val="20"/>
                <w:szCs w:val="20"/>
              </w:rPr>
              <w:t>sunitinib</w:t>
            </w:r>
            <w:proofErr w:type="spellEnd"/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4C9F2096" w14:textId="249DD967" w:rsidR="002E591A" w:rsidRPr="00970FC6" w:rsidRDefault="00AF5FDD" w:rsidP="002E591A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impact of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sunitinib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on BM in metastatic RCC, comparing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metachronous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vs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synchronous BM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0FB1F456" w14:textId="7EE46C8E" w:rsidR="002E591A" w:rsidRPr="00970FC6" w:rsidRDefault="002E591A" w:rsidP="002E591A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bone radiation, SCC, pathological fracture, or bone irradiation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38F7328D" w14:textId="03A8CF0A" w:rsidR="002E591A" w:rsidRPr="00970FC6" w:rsidRDefault="002E591A" w:rsidP="002E591A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Patients with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metachronous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BM had improved survival compared to patients with synchronous BM, although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sunitinib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treatment efficacy for both types of patients was the same.</w:t>
            </w:r>
            <w:r w:rsidR="00AF5FDD" w:rsidRPr="00970FC6">
              <w:rPr>
                <w:color w:val="000000"/>
                <w:sz w:val="20"/>
                <w:szCs w:val="20"/>
              </w:rPr>
              <w:t xml:space="preserve"> Of the 82 patients, 48 </w:t>
            </w:r>
            <w:r w:rsidRPr="00970FC6">
              <w:rPr>
                <w:color w:val="000000"/>
                <w:sz w:val="20"/>
                <w:szCs w:val="20"/>
              </w:rPr>
              <w:t>developed SRE.</w:t>
            </w:r>
          </w:p>
        </w:tc>
      </w:tr>
      <w:tr w:rsidR="00114820" w:rsidRPr="00970FC6" w14:paraId="1EA62FB1" w14:textId="77777777" w:rsidTr="006B0BA4">
        <w:trPr>
          <w:trHeight w:val="2760"/>
        </w:trPr>
        <w:tc>
          <w:tcPr>
            <w:tcW w:w="18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4478EA1" w14:textId="26984E35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Broom </w:t>
            </w:r>
            <w:r w:rsidR="006B1EEE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Ccm9vbTwvQXV0aG9yPjxZZWFyPjIwMTU8L1llYXI+PFJl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6E431D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Ccm9vbTwvQXV0aG9yPjxZZWFyPjIwMTU8L1llYXI+PFJl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6E431D" w:rsidRPr="00970FC6">
              <w:rPr>
                <w:color w:val="000000"/>
                <w:sz w:val="20"/>
                <w:szCs w:val="20"/>
              </w:rPr>
            </w:r>
            <w:r w:rsidR="006E431D" w:rsidRPr="00970FC6">
              <w:rPr>
                <w:color w:val="000000"/>
                <w:sz w:val="20"/>
                <w:szCs w:val="20"/>
              </w:rPr>
              <w:fldChar w:fldCharType="end"/>
            </w:r>
            <w:r w:rsidR="006B1EEE" w:rsidRPr="00970FC6">
              <w:rPr>
                <w:color w:val="000000"/>
                <w:sz w:val="20"/>
                <w:szCs w:val="20"/>
              </w:rPr>
            </w:r>
            <w:r w:rsidR="006B1EEE" w:rsidRPr="00970FC6">
              <w:rPr>
                <w:color w:val="000000"/>
                <w:sz w:val="20"/>
                <w:szCs w:val="20"/>
              </w:rPr>
              <w:fldChar w:fldCharType="separate"/>
            </w:r>
            <w:r w:rsidR="006E431D" w:rsidRPr="00970FC6">
              <w:rPr>
                <w:noProof/>
                <w:color w:val="000000"/>
                <w:sz w:val="20"/>
                <w:szCs w:val="20"/>
              </w:rPr>
              <w:t>(65)</w:t>
            </w:r>
            <w:r w:rsidR="006B1EEE" w:rsidRPr="00970FC6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837A36F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201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985B735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30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9D25CF2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64490F3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 w:rsidRPr="00970FC6">
              <w:rPr>
                <w:color w:val="000000"/>
                <w:sz w:val="20"/>
                <w:szCs w:val="20"/>
              </w:rPr>
              <w:t>everolimus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and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zoledronic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acid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F79765F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effect of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everolimus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vs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everolimus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with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zoledronic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acid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1BEE7E9" w14:textId="77777777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pathologic fracture, surgical intervention to treat or prevent an impending fracture, RT to bone, SCC,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hypercalcemia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of malignancy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3D3C7D5" w14:textId="16B5C069" w:rsidR="00114820" w:rsidRPr="00970FC6" w:rsidRDefault="00114820" w:rsidP="00114820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Median time to first SRE was 9.6 months with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everolimus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and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zoledronic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acid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vs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5.2 months on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everolimus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only (p=0.009). Bone </w:t>
            </w:r>
            <w:proofErr w:type="spellStart"/>
            <w:r w:rsidR="0029632C" w:rsidRPr="00970FC6">
              <w:rPr>
                <w:color w:val="000000"/>
                <w:sz w:val="20"/>
                <w:szCs w:val="20"/>
              </w:rPr>
              <w:t>resorption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markers were decreased with combination of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everolimus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and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zoledronic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acid relative to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everolimus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alone.</w:t>
            </w:r>
          </w:p>
        </w:tc>
      </w:tr>
      <w:tr w:rsidR="0005502E" w:rsidRPr="00970FC6" w14:paraId="6C708910" w14:textId="77777777" w:rsidTr="006B0BA4">
        <w:trPr>
          <w:trHeight w:val="2760"/>
        </w:trPr>
        <w:tc>
          <w:tcPr>
            <w:tcW w:w="18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6BAE374B" w14:textId="50C416B5" w:rsidR="0005502E" w:rsidRPr="00970FC6" w:rsidRDefault="0005502E" w:rsidP="0005502E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lastRenderedPageBreak/>
              <w:t xml:space="preserve">McKay </w:t>
            </w:r>
            <w:r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NY0theTwvQXV0aG9yPjxZZWFyPjIwMTQ8L1llYXI+PFJl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6E431D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NY0theTwvQXV0aG9yPjxZZWFyPjIwMTQ8L1llYXI+PFJl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6E431D" w:rsidRPr="00970FC6">
              <w:rPr>
                <w:color w:val="000000"/>
                <w:sz w:val="20"/>
                <w:szCs w:val="20"/>
              </w:rPr>
            </w:r>
            <w:r w:rsidR="006E431D" w:rsidRPr="00970FC6">
              <w:rPr>
                <w:color w:val="000000"/>
                <w:sz w:val="20"/>
                <w:szCs w:val="20"/>
              </w:rPr>
              <w:fldChar w:fldCharType="end"/>
            </w:r>
            <w:r w:rsidRPr="00970FC6">
              <w:rPr>
                <w:color w:val="000000"/>
                <w:sz w:val="20"/>
                <w:szCs w:val="20"/>
              </w:rPr>
            </w:r>
            <w:r w:rsidRPr="00970FC6">
              <w:rPr>
                <w:color w:val="000000"/>
                <w:sz w:val="20"/>
                <w:szCs w:val="20"/>
              </w:rPr>
              <w:fldChar w:fldCharType="separate"/>
            </w:r>
            <w:r w:rsidR="006E431D" w:rsidRPr="00970FC6">
              <w:rPr>
                <w:noProof/>
                <w:color w:val="000000"/>
                <w:sz w:val="20"/>
                <w:szCs w:val="20"/>
              </w:rPr>
              <w:t>(68)</w:t>
            </w:r>
            <w:r w:rsidRPr="00970FC6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158C2AE4" w14:textId="4CB77DC1" w:rsidR="0005502E" w:rsidRPr="00970FC6" w:rsidRDefault="0005502E" w:rsidP="0005502E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201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3D561D02" w14:textId="36602104" w:rsidR="0005502E" w:rsidRPr="00970FC6" w:rsidRDefault="0005502E" w:rsidP="0005502E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2749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2BA3A7B3" w14:textId="20DF705F" w:rsidR="0005502E" w:rsidRPr="00970FC6" w:rsidRDefault="0005502E" w:rsidP="0005502E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40654CED" w14:textId="36E69ECA" w:rsidR="0005502E" w:rsidRPr="00970FC6" w:rsidRDefault="0005502E" w:rsidP="0005502E">
            <w:pPr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 w:rsidRPr="00970FC6">
              <w:rPr>
                <w:color w:val="000000"/>
                <w:sz w:val="20"/>
                <w:szCs w:val="20"/>
              </w:rPr>
              <w:t>sunitinib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,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sorafenib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,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axitinib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, IFN-α,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temsirolimus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,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temsirolimus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plus IFN-α, bisphosphonates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09450435" w14:textId="486680A7" w:rsidR="0005502E" w:rsidRPr="00970FC6" w:rsidRDefault="0005502E" w:rsidP="0005502E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effect of bisphosphonates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37BF0C24" w14:textId="1F625545" w:rsidR="0005502E" w:rsidRPr="00970FC6" w:rsidRDefault="0005502E" w:rsidP="0005502E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pain requiring radiation, pathologic fractures, SCC, surgery to bone,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hypercalcemia</w:t>
            </w:r>
            <w:proofErr w:type="spellEnd"/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3741A555" w14:textId="1A6E004D" w:rsidR="0005502E" w:rsidRPr="00970FC6" w:rsidRDefault="0005502E" w:rsidP="0005502E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Bisphosphonates given to 285 patients did not have a decreased rate of SREs compared to non-users (8.6% versus 5.8%, p=0.191). Side effects of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hypocalcemia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>, renal insufficiency and osteonecrosis of the jaw were increased in bisphosphonate users (p&lt;0.001).</w:t>
            </w:r>
          </w:p>
        </w:tc>
      </w:tr>
      <w:tr w:rsidR="0005502E" w:rsidRPr="00970FC6" w14:paraId="74BA0BBC" w14:textId="77777777" w:rsidTr="006B0BA4">
        <w:trPr>
          <w:trHeight w:val="2484"/>
        </w:trPr>
        <w:tc>
          <w:tcPr>
            <w:tcW w:w="18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8804FC6" w14:textId="68EA7494" w:rsidR="0005502E" w:rsidRPr="00970FC6" w:rsidRDefault="0005502E" w:rsidP="0005502E">
            <w:pPr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 w:rsidRPr="00970FC6">
              <w:rPr>
                <w:color w:val="000000"/>
                <w:sz w:val="20"/>
                <w:szCs w:val="20"/>
              </w:rPr>
              <w:t>Santini</w:t>
            </w:r>
            <w:proofErr w:type="spellEnd"/>
            <w:r w:rsidR="009C117D" w:rsidRPr="00970FC6">
              <w:rPr>
                <w:color w:val="000000"/>
                <w:sz w:val="20"/>
                <w:szCs w:val="20"/>
              </w:rPr>
              <w:t xml:space="preserve"> </w:t>
            </w:r>
            <w:r w:rsidR="009C117D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TYW50aW5pPC9BdXRob3I+PFllYXI+MjAxMzwvWWVhcj48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6E431D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TYW50aW5pPC9BdXRob3I+PFllYXI+MjAxMzwvWWVhcj48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6E431D" w:rsidRPr="00970FC6">
              <w:rPr>
                <w:color w:val="000000"/>
                <w:sz w:val="20"/>
                <w:szCs w:val="20"/>
              </w:rPr>
            </w:r>
            <w:r w:rsidR="006E431D" w:rsidRPr="00970FC6">
              <w:rPr>
                <w:color w:val="000000"/>
                <w:sz w:val="20"/>
                <w:szCs w:val="20"/>
              </w:rPr>
              <w:fldChar w:fldCharType="end"/>
            </w:r>
            <w:r w:rsidR="009C117D" w:rsidRPr="00970FC6">
              <w:rPr>
                <w:color w:val="000000"/>
                <w:sz w:val="20"/>
                <w:szCs w:val="20"/>
              </w:rPr>
            </w:r>
            <w:r w:rsidR="009C117D" w:rsidRPr="00970FC6">
              <w:rPr>
                <w:color w:val="000000"/>
                <w:sz w:val="20"/>
                <w:szCs w:val="20"/>
              </w:rPr>
              <w:fldChar w:fldCharType="separate"/>
            </w:r>
            <w:r w:rsidR="006E431D" w:rsidRPr="00970FC6">
              <w:rPr>
                <w:noProof/>
                <w:color w:val="000000"/>
                <w:sz w:val="20"/>
                <w:szCs w:val="20"/>
              </w:rPr>
              <w:t>(60)</w:t>
            </w:r>
            <w:r w:rsidR="009C117D" w:rsidRPr="00970FC6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D813ACB" w14:textId="547BEBE5" w:rsidR="0005502E" w:rsidRPr="00970FC6" w:rsidRDefault="0005502E" w:rsidP="0005502E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201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1B94BC0" w14:textId="3CCE68DF" w:rsidR="0005502E" w:rsidRPr="00970FC6" w:rsidRDefault="0005502E" w:rsidP="0005502E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398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C9BBB99" w14:textId="42B76A96" w:rsidR="0005502E" w:rsidRPr="00970FC6" w:rsidRDefault="0005502E" w:rsidP="0005502E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D78B4ED" w14:textId="5B31C8DA" w:rsidR="0005502E" w:rsidRPr="00970FC6" w:rsidRDefault="0005502E" w:rsidP="0005502E">
            <w:pPr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 w:rsidRPr="00970FC6">
              <w:rPr>
                <w:color w:val="000000"/>
                <w:sz w:val="20"/>
                <w:szCs w:val="20"/>
              </w:rPr>
              <w:t>zoledronic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acid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AC1B87F" w14:textId="190DEDD2" w:rsidR="0005502E" w:rsidRPr="00970FC6" w:rsidRDefault="0005502E" w:rsidP="0005502E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outcomes of bone disease in RCC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4CFB627" w14:textId="458724E1" w:rsidR="0005502E" w:rsidRPr="00970FC6" w:rsidRDefault="00B53A79" w:rsidP="0005502E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p</w:t>
            </w:r>
            <w:r w:rsidR="0005502E" w:rsidRPr="00970FC6">
              <w:rPr>
                <w:color w:val="000000"/>
                <w:sz w:val="20"/>
                <w:szCs w:val="20"/>
              </w:rPr>
              <w:t xml:space="preserve">athological fractures, RT for bone pain, surgical interventions to treat or prevent an impending fracture, spinal cord and nerve root compressions, </w:t>
            </w:r>
            <w:proofErr w:type="spellStart"/>
            <w:r w:rsidR="0005502E" w:rsidRPr="00970FC6">
              <w:rPr>
                <w:color w:val="000000"/>
                <w:sz w:val="20"/>
                <w:szCs w:val="20"/>
              </w:rPr>
              <w:t>hypercalcemia</w:t>
            </w:r>
            <w:proofErr w:type="spellEnd"/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F8BE417" w14:textId="001C3D59" w:rsidR="0005502E" w:rsidRPr="00970FC6" w:rsidRDefault="0005502E" w:rsidP="0005502E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At least 71% of patients developed an SRE. For 181 patients who received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zoledronic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acid, time to first SRE was 3 months compared to 1 month for patients who did not (p&lt;0.05).</w:t>
            </w:r>
          </w:p>
        </w:tc>
      </w:tr>
      <w:tr w:rsidR="0005502E" w:rsidRPr="00970FC6" w14:paraId="1340B4A4" w14:textId="77777777" w:rsidTr="006B0BA4">
        <w:trPr>
          <w:trHeight w:val="2484"/>
        </w:trPr>
        <w:tc>
          <w:tcPr>
            <w:tcW w:w="18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C302537" w14:textId="075BFC3B" w:rsidR="0005502E" w:rsidRPr="00970FC6" w:rsidRDefault="0005502E" w:rsidP="0005502E">
            <w:pPr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 w:rsidRPr="00970FC6">
              <w:rPr>
                <w:color w:val="000000"/>
                <w:sz w:val="20"/>
                <w:szCs w:val="20"/>
              </w:rPr>
              <w:t>Smidt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>-Hansen</w:t>
            </w:r>
            <w:r w:rsidR="009C117D" w:rsidRPr="00970FC6">
              <w:rPr>
                <w:color w:val="000000"/>
                <w:sz w:val="20"/>
                <w:szCs w:val="20"/>
              </w:rPr>
              <w:t xml:space="preserve"> </w:t>
            </w:r>
            <w:r w:rsidR="009C117D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TbWlkdC1IYW5zZW48L0F1dGhvcj48WWVhcj4yMDEzPC9Z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6E431D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TbWlkdC1IYW5zZW48L0F1dGhvcj48WWVhcj4yMDEzPC9Z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6E431D" w:rsidRPr="00970FC6">
              <w:rPr>
                <w:color w:val="000000"/>
                <w:sz w:val="20"/>
                <w:szCs w:val="20"/>
              </w:rPr>
            </w:r>
            <w:r w:rsidR="006E431D" w:rsidRPr="00970FC6">
              <w:rPr>
                <w:color w:val="000000"/>
                <w:sz w:val="20"/>
                <w:szCs w:val="20"/>
              </w:rPr>
              <w:fldChar w:fldCharType="end"/>
            </w:r>
            <w:r w:rsidR="009C117D" w:rsidRPr="00970FC6">
              <w:rPr>
                <w:color w:val="000000"/>
                <w:sz w:val="20"/>
                <w:szCs w:val="20"/>
              </w:rPr>
            </w:r>
            <w:r w:rsidR="009C117D" w:rsidRPr="00970FC6">
              <w:rPr>
                <w:color w:val="000000"/>
                <w:sz w:val="20"/>
                <w:szCs w:val="20"/>
              </w:rPr>
              <w:fldChar w:fldCharType="separate"/>
            </w:r>
            <w:r w:rsidR="006E431D" w:rsidRPr="00970FC6">
              <w:rPr>
                <w:noProof/>
                <w:color w:val="000000"/>
                <w:sz w:val="20"/>
                <w:szCs w:val="20"/>
              </w:rPr>
              <w:t>(70)</w:t>
            </w:r>
            <w:r w:rsidR="009C117D" w:rsidRPr="00970FC6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E109868" w14:textId="497F78D7" w:rsidR="0005502E" w:rsidRPr="00970FC6" w:rsidRDefault="0005502E" w:rsidP="0005502E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201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DB39710" w14:textId="0402B7BF" w:rsidR="0005502E" w:rsidRPr="00970FC6" w:rsidRDefault="0005502E" w:rsidP="0005502E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21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DB70D05" w14:textId="77777777" w:rsidR="0005502E" w:rsidRPr="00970FC6" w:rsidRDefault="0005502E" w:rsidP="0005502E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27B21E1" w14:textId="62FF03AE" w:rsidR="0005502E" w:rsidRPr="00970FC6" w:rsidRDefault="00B53A79" w:rsidP="0005502E">
            <w:pPr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 w:rsidRPr="00970FC6">
              <w:rPr>
                <w:color w:val="000000"/>
                <w:sz w:val="20"/>
                <w:szCs w:val="20"/>
              </w:rPr>
              <w:t>zo</w:t>
            </w:r>
            <w:r w:rsidR="0005502E" w:rsidRPr="00970FC6">
              <w:rPr>
                <w:color w:val="000000"/>
                <w:sz w:val="20"/>
                <w:szCs w:val="20"/>
              </w:rPr>
              <w:t>ledronic</w:t>
            </w:r>
            <w:proofErr w:type="spellEnd"/>
            <w:r w:rsidR="0005502E" w:rsidRPr="00970FC6">
              <w:rPr>
                <w:color w:val="000000"/>
                <w:sz w:val="20"/>
                <w:szCs w:val="20"/>
              </w:rPr>
              <w:t xml:space="preserve"> acid with targeted therapy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8CF7CE6" w14:textId="5AA72EDF" w:rsidR="0005502E" w:rsidRPr="00970FC6" w:rsidRDefault="00B53A79" w:rsidP="0005502E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s</w:t>
            </w:r>
            <w:r w:rsidR="0005502E" w:rsidRPr="00970FC6">
              <w:rPr>
                <w:color w:val="000000"/>
                <w:sz w:val="20"/>
                <w:szCs w:val="20"/>
              </w:rPr>
              <w:t>afety a</w:t>
            </w:r>
            <w:r w:rsidRPr="00970FC6">
              <w:rPr>
                <w:color w:val="000000"/>
                <w:sz w:val="20"/>
                <w:szCs w:val="20"/>
              </w:rPr>
              <w:t>n</w:t>
            </w:r>
            <w:r w:rsidR="0005502E" w:rsidRPr="00970FC6">
              <w:rPr>
                <w:color w:val="000000"/>
                <w:sz w:val="20"/>
                <w:szCs w:val="20"/>
              </w:rPr>
              <w:t>d efficacy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AF733F6" w14:textId="1DB5EB44" w:rsidR="0005502E" w:rsidRPr="00970FC6" w:rsidRDefault="00B53A79" w:rsidP="0005502E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p</w:t>
            </w:r>
            <w:r w:rsidR="0005502E" w:rsidRPr="00970FC6">
              <w:rPr>
                <w:color w:val="000000"/>
                <w:sz w:val="20"/>
                <w:szCs w:val="20"/>
              </w:rPr>
              <w:t>athological fracture, radiation to bone, surgery to bone, SCC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89124E2" w14:textId="6894E545" w:rsidR="0005502E" w:rsidRPr="00970FC6" w:rsidRDefault="0005502E" w:rsidP="0005502E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Combination of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zoledronic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acid and targeted therapy was beneficial for patients in terms of overall survival, although osteonecrosis of the jaw (which occurred only in patients getting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zoledronic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acid with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sunitinib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>) may be increased.</w:t>
            </w:r>
          </w:p>
        </w:tc>
      </w:tr>
      <w:tr w:rsidR="0005502E" w:rsidRPr="00970FC6" w14:paraId="471CA338" w14:textId="77777777" w:rsidTr="006B0BA4">
        <w:trPr>
          <w:trHeight w:val="2208"/>
        </w:trPr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B0A9C19" w14:textId="6543E58B" w:rsidR="0005502E" w:rsidRPr="00970FC6" w:rsidRDefault="0005502E" w:rsidP="0005502E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lastRenderedPageBreak/>
              <w:t>Yasuda</w:t>
            </w:r>
            <w:r w:rsidR="009C117D" w:rsidRPr="00970FC6">
              <w:rPr>
                <w:color w:val="000000"/>
                <w:sz w:val="20"/>
                <w:szCs w:val="20"/>
              </w:rPr>
              <w:t xml:space="preserve"> </w:t>
            </w:r>
            <w:r w:rsidR="009C117D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ZYXN1ZGE8L0F1dGhvcj48WWVhcj4yMDEzPC9ZZWFyPjxS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6E431D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ZYXN1ZGE8L0F1dGhvcj48WWVhcj4yMDEzPC9ZZWFyPjxS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6E431D" w:rsidRPr="00970FC6">
              <w:rPr>
                <w:color w:val="000000"/>
                <w:sz w:val="20"/>
                <w:szCs w:val="20"/>
              </w:rPr>
            </w:r>
            <w:r w:rsidR="006E431D" w:rsidRPr="00970FC6">
              <w:rPr>
                <w:color w:val="000000"/>
                <w:sz w:val="20"/>
                <w:szCs w:val="20"/>
              </w:rPr>
              <w:fldChar w:fldCharType="end"/>
            </w:r>
            <w:r w:rsidR="009C117D" w:rsidRPr="00970FC6">
              <w:rPr>
                <w:color w:val="000000"/>
                <w:sz w:val="20"/>
                <w:szCs w:val="20"/>
              </w:rPr>
            </w:r>
            <w:r w:rsidR="009C117D" w:rsidRPr="00970FC6">
              <w:rPr>
                <w:color w:val="000000"/>
                <w:sz w:val="20"/>
                <w:szCs w:val="20"/>
              </w:rPr>
              <w:fldChar w:fldCharType="separate"/>
            </w:r>
            <w:r w:rsidR="006E431D" w:rsidRPr="00970FC6">
              <w:rPr>
                <w:noProof/>
                <w:color w:val="000000"/>
                <w:sz w:val="20"/>
                <w:szCs w:val="20"/>
              </w:rPr>
              <w:t>(61)</w:t>
            </w:r>
            <w:r w:rsidR="009C117D" w:rsidRPr="00970FC6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7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1132E11" w14:textId="77777777" w:rsidR="0005502E" w:rsidRPr="00970FC6" w:rsidRDefault="0005502E" w:rsidP="0005502E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2013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7DB2AD9" w14:textId="77777777" w:rsidR="0005502E" w:rsidRPr="00970FC6" w:rsidRDefault="0005502E" w:rsidP="0005502E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45</w:t>
            </w:r>
          </w:p>
        </w:tc>
        <w:tc>
          <w:tcPr>
            <w:tcW w:w="18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E07BD84" w14:textId="77777777" w:rsidR="0005502E" w:rsidRPr="00970FC6" w:rsidRDefault="0005502E" w:rsidP="0005502E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8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9FE665D" w14:textId="77777777" w:rsidR="0005502E" w:rsidRPr="00970FC6" w:rsidRDefault="0005502E" w:rsidP="0005502E">
            <w:pPr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 w:rsidRPr="00970FC6">
              <w:rPr>
                <w:color w:val="000000"/>
                <w:sz w:val="20"/>
                <w:szCs w:val="20"/>
              </w:rPr>
              <w:t>zoledronic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acid</w:t>
            </w:r>
          </w:p>
        </w:tc>
        <w:tc>
          <w:tcPr>
            <w:tcW w:w="207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A9EFD3" w14:textId="6C66C968" w:rsidR="0005502E" w:rsidRPr="00970FC6" w:rsidRDefault="0005502E" w:rsidP="0005502E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impact of bisphosphonates on overall survival of RCC with </w:t>
            </w:r>
            <w:r w:rsidR="00A6161E" w:rsidRPr="00970FC6">
              <w:rPr>
                <w:color w:val="000000"/>
                <w:sz w:val="20"/>
                <w:szCs w:val="20"/>
              </w:rPr>
              <w:t>BM</w:t>
            </w:r>
          </w:p>
        </w:tc>
        <w:tc>
          <w:tcPr>
            <w:tcW w:w="23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625D07" w14:textId="6809ED2D" w:rsidR="0005502E" w:rsidRPr="00970FC6" w:rsidRDefault="0005502E" w:rsidP="0005502E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pathological fractures, SCC, use of palliative </w:t>
            </w:r>
            <w:r w:rsidR="00A6161E" w:rsidRPr="00970FC6">
              <w:rPr>
                <w:color w:val="000000"/>
                <w:sz w:val="20"/>
                <w:szCs w:val="20"/>
              </w:rPr>
              <w:t>RT</w:t>
            </w:r>
            <w:r w:rsidRPr="00970FC6">
              <w:rPr>
                <w:color w:val="000000"/>
                <w:sz w:val="20"/>
                <w:szCs w:val="20"/>
              </w:rPr>
              <w:t>, need for orthopedic surgery</w:t>
            </w:r>
          </w:p>
        </w:tc>
        <w:tc>
          <w:tcPr>
            <w:tcW w:w="25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97942E" w14:textId="64C894D2" w:rsidR="0005502E" w:rsidRPr="00970FC6" w:rsidRDefault="0005502E" w:rsidP="0005502E">
            <w:pPr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 w:rsidRPr="00970FC6">
              <w:rPr>
                <w:color w:val="000000"/>
                <w:sz w:val="20"/>
                <w:szCs w:val="20"/>
              </w:rPr>
              <w:t>Zoledronate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>-treated group (23 patients) had</w:t>
            </w:r>
            <w:r w:rsidR="009C117D" w:rsidRPr="00970FC6">
              <w:rPr>
                <w:color w:val="000000"/>
                <w:sz w:val="20"/>
                <w:szCs w:val="20"/>
              </w:rPr>
              <w:t xml:space="preserve"> a </w:t>
            </w:r>
            <w:r w:rsidRPr="00970FC6">
              <w:rPr>
                <w:color w:val="000000"/>
                <w:sz w:val="20"/>
                <w:szCs w:val="20"/>
              </w:rPr>
              <w:t xml:space="preserve">significantly lower SRE rate (0.87/year) compared to 22 patients who did not receive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zoledronate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(1.82/year, p=0.0453).</w:t>
            </w:r>
          </w:p>
        </w:tc>
      </w:tr>
      <w:tr w:rsidR="0005502E" w:rsidRPr="00970FC6" w14:paraId="6C39D7C4" w14:textId="77777777" w:rsidTr="006B0BA4">
        <w:trPr>
          <w:trHeight w:val="3864"/>
        </w:trPr>
        <w:tc>
          <w:tcPr>
            <w:tcW w:w="18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0AE7496" w14:textId="3F43ACAB" w:rsidR="0005502E" w:rsidRPr="00970FC6" w:rsidRDefault="0005502E" w:rsidP="0005502E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Takeda</w:t>
            </w:r>
            <w:r w:rsidR="009C117D" w:rsidRPr="00970FC6">
              <w:rPr>
                <w:color w:val="000000"/>
                <w:sz w:val="20"/>
                <w:szCs w:val="20"/>
              </w:rPr>
              <w:t xml:space="preserve"> </w:t>
            </w:r>
            <w:r w:rsidR="009C117D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UYWtlZGE8L0F1dGhvcj48WWVhcj4yMDEyPC9ZZWFyPjxS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6E431D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UYWtlZGE8L0F1dGhvcj48WWVhcj4yMDEyPC9ZZWFyPjxS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6E431D" w:rsidRPr="00970FC6">
              <w:rPr>
                <w:color w:val="000000"/>
                <w:sz w:val="20"/>
                <w:szCs w:val="20"/>
              </w:rPr>
            </w:r>
            <w:r w:rsidR="006E431D" w:rsidRPr="00970FC6">
              <w:rPr>
                <w:color w:val="000000"/>
                <w:sz w:val="20"/>
                <w:szCs w:val="20"/>
              </w:rPr>
              <w:fldChar w:fldCharType="end"/>
            </w:r>
            <w:r w:rsidR="009C117D" w:rsidRPr="00970FC6">
              <w:rPr>
                <w:color w:val="000000"/>
                <w:sz w:val="20"/>
                <w:szCs w:val="20"/>
              </w:rPr>
            </w:r>
            <w:r w:rsidR="009C117D" w:rsidRPr="00970FC6">
              <w:rPr>
                <w:color w:val="000000"/>
                <w:sz w:val="20"/>
                <w:szCs w:val="20"/>
              </w:rPr>
              <w:fldChar w:fldCharType="separate"/>
            </w:r>
            <w:r w:rsidR="006E431D" w:rsidRPr="00970FC6">
              <w:rPr>
                <w:noProof/>
                <w:color w:val="000000"/>
                <w:sz w:val="20"/>
                <w:szCs w:val="20"/>
              </w:rPr>
              <w:t>(62)</w:t>
            </w:r>
            <w:r w:rsidR="009C117D" w:rsidRPr="00970FC6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FBB5EC8" w14:textId="77777777" w:rsidR="0005502E" w:rsidRPr="00970FC6" w:rsidRDefault="0005502E" w:rsidP="0005502E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201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22FF2A7" w14:textId="77777777" w:rsidR="0005502E" w:rsidRPr="00970FC6" w:rsidRDefault="0005502E" w:rsidP="0005502E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27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47CBBE5" w14:textId="77777777" w:rsidR="0005502E" w:rsidRPr="00970FC6" w:rsidRDefault="0005502E" w:rsidP="0005502E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041281F" w14:textId="77777777" w:rsidR="0005502E" w:rsidRPr="00970FC6" w:rsidRDefault="0005502E" w:rsidP="0005502E">
            <w:pPr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 w:rsidRPr="00970FC6">
              <w:rPr>
                <w:color w:val="000000"/>
                <w:sz w:val="20"/>
                <w:szCs w:val="20"/>
              </w:rPr>
              <w:t>zoledronic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acid and RT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EACDE43" w14:textId="77777777" w:rsidR="0005502E" w:rsidRPr="00970FC6" w:rsidRDefault="0005502E" w:rsidP="0005502E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whether RT with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zoledronic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acid could prolong time to SRE compared to RT alone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8D7A89A" w14:textId="77777777" w:rsidR="0005502E" w:rsidRPr="00970FC6" w:rsidRDefault="0005502E" w:rsidP="0005502E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pathologic fracture, spinal cord and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cauda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equina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compression, RT to bone, surgery to bone, a change of anticancer therapy to treat bone pain, or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hypercalcemia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from malignancy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46BF243" w14:textId="038FA987" w:rsidR="0005502E" w:rsidRPr="00970FC6" w:rsidRDefault="0005502E" w:rsidP="0005502E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Three of 15 patients with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zoledronic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acid and RT compared to 6 of 12 patients with RT alone developed SRE, but </w:t>
            </w:r>
            <w:r w:rsidR="007215BF">
              <w:rPr>
                <w:color w:val="000000"/>
                <w:sz w:val="20"/>
                <w:szCs w:val="20"/>
              </w:rPr>
              <w:t xml:space="preserve">there was </w:t>
            </w:r>
            <w:r w:rsidRPr="00970FC6">
              <w:rPr>
                <w:color w:val="000000"/>
                <w:sz w:val="20"/>
                <w:szCs w:val="20"/>
              </w:rPr>
              <w:t>no difference in overall survival time between the two groups.</w:t>
            </w:r>
          </w:p>
        </w:tc>
      </w:tr>
      <w:tr w:rsidR="0005502E" w:rsidRPr="00970FC6" w14:paraId="39325CFD" w14:textId="77777777" w:rsidTr="006B0BA4">
        <w:trPr>
          <w:trHeight w:val="5520"/>
        </w:trPr>
        <w:tc>
          <w:tcPr>
            <w:tcW w:w="18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177BE8" w14:textId="3B8C00C5" w:rsidR="0005502E" w:rsidRPr="00970FC6" w:rsidRDefault="0005502E" w:rsidP="0005502E">
            <w:pPr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 w:rsidRPr="00970FC6">
              <w:rPr>
                <w:color w:val="000000"/>
                <w:sz w:val="20"/>
                <w:szCs w:val="20"/>
              </w:rPr>
              <w:lastRenderedPageBreak/>
              <w:t>Manoukian</w:t>
            </w:r>
            <w:proofErr w:type="spellEnd"/>
            <w:r w:rsidR="009C117D" w:rsidRPr="00970FC6">
              <w:rPr>
                <w:color w:val="000000"/>
                <w:sz w:val="20"/>
                <w:szCs w:val="20"/>
              </w:rPr>
              <w:t xml:space="preserve"> </w:t>
            </w:r>
            <w:r w:rsidR="009C117D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NYW5vdWtpYW48L0F1dGhvcj48WWVhcj4yMDExPC9ZZWFy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6E431D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NYW5vdWtpYW48L0F1dGhvcj48WWVhcj4yMDExPC9ZZWFy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6E431D" w:rsidRPr="00970FC6">
              <w:rPr>
                <w:color w:val="000000"/>
                <w:sz w:val="20"/>
                <w:szCs w:val="20"/>
              </w:rPr>
            </w:r>
            <w:r w:rsidR="006E431D" w:rsidRPr="00970FC6">
              <w:rPr>
                <w:color w:val="000000"/>
                <w:sz w:val="20"/>
                <w:szCs w:val="20"/>
              </w:rPr>
              <w:fldChar w:fldCharType="end"/>
            </w:r>
            <w:r w:rsidR="009C117D" w:rsidRPr="00970FC6">
              <w:rPr>
                <w:color w:val="000000"/>
                <w:sz w:val="20"/>
                <w:szCs w:val="20"/>
              </w:rPr>
            </w:r>
            <w:r w:rsidR="009C117D" w:rsidRPr="00970FC6">
              <w:rPr>
                <w:color w:val="000000"/>
                <w:sz w:val="20"/>
                <w:szCs w:val="20"/>
              </w:rPr>
              <w:fldChar w:fldCharType="separate"/>
            </w:r>
            <w:r w:rsidR="006E431D" w:rsidRPr="00970FC6">
              <w:rPr>
                <w:noProof/>
                <w:color w:val="000000"/>
                <w:sz w:val="20"/>
                <w:szCs w:val="20"/>
              </w:rPr>
              <w:t>(66)</w:t>
            </w:r>
            <w:r w:rsidR="009C117D" w:rsidRPr="00970FC6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F936F1" w14:textId="77777777" w:rsidR="0005502E" w:rsidRPr="00970FC6" w:rsidRDefault="0005502E" w:rsidP="0005502E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201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BD9637" w14:textId="77777777" w:rsidR="0005502E" w:rsidRPr="00970FC6" w:rsidRDefault="0005502E" w:rsidP="0005502E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11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38A495" w14:textId="77777777" w:rsidR="0005502E" w:rsidRPr="00970FC6" w:rsidRDefault="0005502E" w:rsidP="0005502E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0EB17D" w14:textId="77777777" w:rsidR="0005502E" w:rsidRPr="00970FC6" w:rsidRDefault="0005502E" w:rsidP="0005502E">
            <w:pPr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 w:rsidRPr="00970FC6">
              <w:rPr>
                <w:color w:val="000000"/>
                <w:sz w:val="20"/>
                <w:szCs w:val="20"/>
              </w:rPr>
              <w:t>zoledronic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acid with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fluvastatin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or atorvastatin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BBB538" w14:textId="77777777" w:rsidR="0005502E" w:rsidRPr="00970FC6" w:rsidRDefault="0005502E" w:rsidP="0005502E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whether bisphosphonates with statins could provide synergistic benefit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23F0A6" w14:textId="1FB5D7D8" w:rsidR="0005502E" w:rsidRPr="00970FC6" w:rsidRDefault="0005502E" w:rsidP="0005502E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metastatic sites requiring </w:t>
            </w:r>
            <w:r w:rsidR="009C117D" w:rsidRPr="00970FC6">
              <w:rPr>
                <w:color w:val="000000"/>
                <w:sz w:val="20"/>
                <w:szCs w:val="20"/>
              </w:rPr>
              <w:t xml:space="preserve">RT </w:t>
            </w:r>
            <w:r w:rsidRPr="00970FC6">
              <w:rPr>
                <w:color w:val="000000"/>
                <w:sz w:val="20"/>
                <w:szCs w:val="20"/>
              </w:rPr>
              <w:t xml:space="preserve">or any surgical intervention (e.g., embolization, radiofrequency ablation,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intrathecal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catheter placement), or complications from skeletal metastatic lesions (e.g., pathologic fracture, </w:t>
            </w:r>
            <w:r w:rsidR="009C117D" w:rsidRPr="00970FC6">
              <w:rPr>
                <w:color w:val="000000"/>
                <w:sz w:val="20"/>
                <w:szCs w:val="20"/>
              </w:rPr>
              <w:t>SCC</w:t>
            </w:r>
            <w:r w:rsidRPr="00970FC6">
              <w:rPr>
                <w:color w:val="000000"/>
                <w:sz w:val="20"/>
                <w:szCs w:val="20"/>
              </w:rPr>
              <w:t>)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D3D8D5" w14:textId="77777777" w:rsidR="0005502E" w:rsidRPr="00970FC6" w:rsidRDefault="0005502E" w:rsidP="0005502E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Of 11 patients who received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zoledronate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with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fluvastatin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or atorvastatin, 7 developed SREs (median time to development of 7 months). It was safe to combine both, although it did not appear to significantly increase time to SRE development.</w:t>
            </w:r>
          </w:p>
        </w:tc>
      </w:tr>
      <w:tr w:rsidR="0005502E" w:rsidRPr="00970FC6" w14:paraId="4C5BDC52" w14:textId="77777777" w:rsidTr="006B0BA4">
        <w:trPr>
          <w:trHeight w:val="2208"/>
        </w:trPr>
        <w:tc>
          <w:tcPr>
            <w:tcW w:w="18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262841" w14:textId="743C102D" w:rsidR="0005502E" w:rsidRPr="00970FC6" w:rsidRDefault="0005502E" w:rsidP="0005502E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Woodward</w:t>
            </w:r>
            <w:r w:rsidR="009C117D" w:rsidRPr="00970FC6">
              <w:rPr>
                <w:color w:val="000000"/>
                <w:sz w:val="20"/>
                <w:szCs w:val="20"/>
              </w:rPr>
              <w:t xml:space="preserve"> </w:t>
            </w:r>
            <w:r w:rsidR="009C117D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Xb29kd2FyZDwvQXV0aG9yPjxZZWFyPjIwMTE8L1llYXI+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6E431D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Xb29kd2FyZDwvQXV0aG9yPjxZZWFyPjIwMTE8L1llYXI+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6E431D" w:rsidRPr="00970FC6">
              <w:rPr>
                <w:color w:val="000000"/>
                <w:sz w:val="20"/>
                <w:szCs w:val="20"/>
              </w:rPr>
            </w:r>
            <w:r w:rsidR="006E431D" w:rsidRPr="00970FC6">
              <w:rPr>
                <w:color w:val="000000"/>
                <w:sz w:val="20"/>
                <w:szCs w:val="20"/>
              </w:rPr>
              <w:fldChar w:fldCharType="end"/>
            </w:r>
            <w:r w:rsidR="009C117D" w:rsidRPr="00970FC6">
              <w:rPr>
                <w:color w:val="000000"/>
                <w:sz w:val="20"/>
                <w:szCs w:val="20"/>
              </w:rPr>
            </w:r>
            <w:r w:rsidR="009C117D" w:rsidRPr="00970FC6">
              <w:rPr>
                <w:color w:val="000000"/>
                <w:sz w:val="20"/>
                <w:szCs w:val="20"/>
              </w:rPr>
              <w:fldChar w:fldCharType="separate"/>
            </w:r>
            <w:r w:rsidR="006E431D" w:rsidRPr="00970FC6">
              <w:rPr>
                <w:noProof/>
                <w:color w:val="000000"/>
                <w:sz w:val="20"/>
                <w:szCs w:val="20"/>
              </w:rPr>
              <w:t>(5)</w:t>
            </w:r>
            <w:r w:rsidR="009C117D" w:rsidRPr="00970FC6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E3375B" w14:textId="77777777" w:rsidR="0005502E" w:rsidRPr="00970FC6" w:rsidRDefault="0005502E" w:rsidP="0005502E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201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CF6D8F" w14:textId="77777777" w:rsidR="0005502E" w:rsidRPr="00970FC6" w:rsidRDefault="0005502E" w:rsidP="0005502E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803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AAD614" w14:textId="77777777" w:rsidR="0005502E" w:rsidRPr="00970FC6" w:rsidRDefault="0005502E" w:rsidP="0005502E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E3698C" w14:textId="77777777" w:rsidR="0005502E" w:rsidRPr="00970FC6" w:rsidRDefault="0005502E" w:rsidP="0005502E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bisphosphonates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455071D" w14:textId="77777777" w:rsidR="0005502E" w:rsidRPr="00970FC6" w:rsidRDefault="0005502E" w:rsidP="0005502E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skeletal complications of RCC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CFEA2B3" w14:textId="77777777" w:rsidR="0005502E" w:rsidRPr="00970FC6" w:rsidRDefault="0005502E" w:rsidP="0005502E">
            <w:pPr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 w:rsidRPr="00970FC6">
              <w:rPr>
                <w:color w:val="000000"/>
                <w:sz w:val="20"/>
                <w:szCs w:val="20"/>
              </w:rPr>
              <w:t>hypercalcemia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>, spinal cord/nerve root compression, RT or surgery to bone, symptomatic fracture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B48B95" w14:textId="785A61AA" w:rsidR="0005502E" w:rsidRPr="00970FC6" w:rsidRDefault="0005502E" w:rsidP="0005502E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Eighty-one patients received bisphosphonates (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pamidronate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</w:t>
            </w:r>
            <w:r w:rsidR="00F01D7E" w:rsidRPr="00970FC6">
              <w:rPr>
                <w:color w:val="000000"/>
                <w:sz w:val="20"/>
                <w:szCs w:val="20"/>
              </w:rPr>
              <w:t>[</w:t>
            </w:r>
            <w:r w:rsidRPr="00970FC6">
              <w:rPr>
                <w:color w:val="000000"/>
                <w:sz w:val="20"/>
                <w:szCs w:val="20"/>
              </w:rPr>
              <w:t>56.0%</w:t>
            </w:r>
            <w:r w:rsidR="00CF485A" w:rsidRPr="00970FC6">
              <w:rPr>
                <w:color w:val="000000"/>
                <w:sz w:val="20"/>
                <w:szCs w:val="20"/>
              </w:rPr>
              <w:t>)</w:t>
            </w:r>
            <w:r w:rsidRPr="00970FC6">
              <w:rPr>
                <w:color w:val="000000"/>
                <w:sz w:val="20"/>
                <w:szCs w:val="20"/>
              </w:rPr>
              <w:t xml:space="preserve">,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zoledronic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acid </w:t>
            </w:r>
            <w:r w:rsidR="00CF485A" w:rsidRPr="00970FC6">
              <w:rPr>
                <w:color w:val="000000"/>
                <w:sz w:val="20"/>
                <w:szCs w:val="20"/>
              </w:rPr>
              <w:t>[</w:t>
            </w:r>
            <w:r w:rsidRPr="00970FC6">
              <w:rPr>
                <w:color w:val="000000"/>
                <w:sz w:val="20"/>
                <w:szCs w:val="20"/>
              </w:rPr>
              <w:t>46.4%</w:t>
            </w:r>
            <w:r w:rsidR="00CF485A" w:rsidRPr="00970FC6">
              <w:rPr>
                <w:color w:val="000000"/>
                <w:sz w:val="20"/>
                <w:szCs w:val="20"/>
              </w:rPr>
              <w:t>]</w:t>
            </w:r>
            <w:r w:rsidRPr="00970FC6">
              <w:rPr>
                <w:color w:val="000000"/>
                <w:sz w:val="20"/>
                <w:szCs w:val="20"/>
              </w:rPr>
              <w:t xml:space="preserve">,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clodronate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</w:t>
            </w:r>
            <w:r w:rsidR="00CF485A" w:rsidRPr="00970FC6">
              <w:rPr>
                <w:color w:val="000000"/>
                <w:sz w:val="20"/>
                <w:szCs w:val="20"/>
              </w:rPr>
              <w:t>[</w:t>
            </w:r>
            <w:r w:rsidRPr="00970FC6">
              <w:rPr>
                <w:color w:val="000000"/>
                <w:sz w:val="20"/>
                <w:szCs w:val="20"/>
              </w:rPr>
              <w:t>4.8%</w:t>
            </w:r>
            <w:r w:rsidR="00CF485A" w:rsidRPr="00970FC6">
              <w:rPr>
                <w:color w:val="000000"/>
                <w:sz w:val="20"/>
                <w:szCs w:val="20"/>
              </w:rPr>
              <w:t>]</w:t>
            </w:r>
            <w:r w:rsidRPr="00970FC6">
              <w:rPr>
                <w:color w:val="000000"/>
                <w:sz w:val="20"/>
                <w:szCs w:val="20"/>
              </w:rPr>
              <w:t xml:space="preserve">, alendronate </w:t>
            </w:r>
            <w:r w:rsidR="00CF485A" w:rsidRPr="00970FC6">
              <w:rPr>
                <w:color w:val="000000"/>
                <w:sz w:val="20"/>
                <w:szCs w:val="20"/>
              </w:rPr>
              <w:t>[</w:t>
            </w:r>
            <w:r w:rsidRPr="00970FC6">
              <w:rPr>
                <w:color w:val="000000"/>
                <w:sz w:val="20"/>
                <w:szCs w:val="20"/>
              </w:rPr>
              <w:t>1.2%</w:t>
            </w:r>
            <w:r w:rsidR="00CF485A" w:rsidRPr="00970FC6">
              <w:rPr>
                <w:color w:val="000000"/>
                <w:sz w:val="20"/>
                <w:szCs w:val="20"/>
              </w:rPr>
              <w:t>]</w:t>
            </w:r>
            <w:r w:rsidRPr="00970FC6">
              <w:rPr>
                <w:color w:val="000000"/>
                <w:sz w:val="20"/>
                <w:szCs w:val="20"/>
              </w:rPr>
              <w:t>); 53 patients who received multiple doses of bisphosphonates had a decrease in 1.3 SREs</w:t>
            </w:r>
          </w:p>
        </w:tc>
      </w:tr>
      <w:tr w:rsidR="0005502E" w:rsidRPr="00970FC6" w14:paraId="5B643C7C" w14:textId="77777777" w:rsidTr="006B0BA4">
        <w:trPr>
          <w:trHeight w:val="3312"/>
        </w:trPr>
        <w:tc>
          <w:tcPr>
            <w:tcW w:w="18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20261A" w14:textId="764D795B" w:rsidR="0005502E" w:rsidRPr="00970FC6" w:rsidRDefault="0005502E" w:rsidP="0005502E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lastRenderedPageBreak/>
              <w:t>Kijima</w:t>
            </w:r>
            <w:r w:rsidR="009C117D" w:rsidRPr="00970FC6">
              <w:rPr>
                <w:color w:val="000000"/>
                <w:sz w:val="20"/>
                <w:szCs w:val="20"/>
              </w:rPr>
              <w:t xml:space="preserve"> </w:t>
            </w:r>
            <w:r w:rsidR="009C117D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LaWppbWE8L0F1dGhvcj48WWVhcj4yMDA5PC9ZZWFyPjxS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=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6E431D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LaWppbWE8L0F1dGhvcj48WWVhcj4yMDA5PC9ZZWFyPjxS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=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6E431D" w:rsidRPr="00970FC6">
              <w:rPr>
                <w:color w:val="000000"/>
                <w:sz w:val="20"/>
                <w:szCs w:val="20"/>
              </w:rPr>
            </w:r>
            <w:r w:rsidR="006E431D" w:rsidRPr="00970FC6">
              <w:rPr>
                <w:color w:val="000000"/>
                <w:sz w:val="20"/>
                <w:szCs w:val="20"/>
              </w:rPr>
              <w:fldChar w:fldCharType="end"/>
            </w:r>
            <w:r w:rsidR="009C117D" w:rsidRPr="00970FC6">
              <w:rPr>
                <w:color w:val="000000"/>
                <w:sz w:val="20"/>
                <w:szCs w:val="20"/>
              </w:rPr>
            </w:r>
            <w:r w:rsidR="009C117D" w:rsidRPr="00970FC6">
              <w:rPr>
                <w:color w:val="000000"/>
                <w:sz w:val="20"/>
                <w:szCs w:val="20"/>
              </w:rPr>
              <w:fldChar w:fldCharType="separate"/>
            </w:r>
            <w:r w:rsidR="006E431D" w:rsidRPr="00970FC6">
              <w:rPr>
                <w:noProof/>
                <w:color w:val="000000"/>
                <w:sz w:val="20"/>
                <w:szCs w:val="20"/>
              </w:rPr>
              <w:t>(63)</w:t>
            </w:r>
            <w:r w:rsidR="009C117D" w:rsidRPr="00970FC6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62BE5D" w14:textId="77777777" w:rsidR="0005502E" w:rsidRPr="00970FC6" w:rsidRDefault="0005502E" w:rsidP="0005502E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200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2DC6A2" w14:textId="77777777" w:rsidR="0005502E" w:rsidRPr="00970FC6" w:rsidRDefault="0005502E" w:rsidP="0005502E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23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2A0E52" w14:textId="77777777" w:rsidR="0005502E" w:rsidRPr="00970FC6" w:rsidRDefault="0005502E" w:rsidP="0005502E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740E9F" w14:textId="085963D8" w:rsidR="0005502E" w:rsidRPr="00970FC6" w:rsidRDefault="0005502E" w:rsidP="0005502E">
            <w:pPr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 w:rsidRPr="00970FC6">
              <w:rPr>
                <w:color w:val="000000"/>
                <w:sz w:val="20"/>
                <w:szCs w:val="20"/>
              </w:rPr>
              <w:t>zoledronic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acid with </w:t>
            </w:r>
            <w:r w:rsidR="009C117D" w:rsidRPr="00970FC6">
              <w:rPr>
                <w:color w:val="000000"/>
                <w:sz w:val="20"/>
                <w:szCs w:val="20"/>
              </w:rPr>
              <w:t>RT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61B165" w14:textId="1D215C43" w:rsidR="0005502E" w:rsidRPr="00970FC6" w:rsidRDefault="0005502E" w:rsidP="0005502E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comparison of outcomes of metastatic RCC patients receiving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zoledronic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acid with RT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vs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RT only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2DF3C0A" w14:textId="77777777" w:rsidR="0005502E" w:rsidRPr="00970FC6" w:rsidRDefault="0005502E" w:rsidP="0005502E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pathological fracture, SCC, bone surgery, RT to the bone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0F4F5B" w14:textId="76214E07" w:rsidR="0005502E" w:rsidRPr="00970FC6" w:rsidRDefault="0005502E" w:rsidP="0005502E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One of 10 patients with RT and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zoledronic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acid compared to 10 of 13 patients with RT only developed an SRE (p=0.003). Median SRE survival time was not treated in the combined group but was 18.7 months in the RT only group (p=0.046).</w:t>
            </w:r>
          </w:p>
        </w:tc>
      </w:tr>
      <w:tr w:rsidR="0005502E" w:rsidRPr="00970FC6" w14:paraId="1C775DA6" w14:textId="77777777" w:rsidTr="006B0BA4">
        <w:trPr>
          <w:trHeight w:val="2484"/>
        </w:trPr>
        <w:tc>
          <w:tcPr>
            <w:tcW w:w="18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714693" w14:textId="06E1D524" w:rsidR="0005502E" w:rsidRPr="00970FC6" w:rsidRDefault="0005502E" w:rsidP="0005502E">
            <w:pPr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 w:rsidRPr="00970FC6">
              <w:rPr>
                <w:color w:val="000000"/>
                <w:sz w:val="20"/>
                <w:szCs w:val="20"/>
              </w:rPr>
              <w:t>Tannir</w:t>
            </w:r>
            <w:proofErr w:type="spellEnd"/>
            <w:r w:rsidR="009C117D" w:rsidRPr="00970FC6">
              <w:rPr>
                <w:color w:val="000000"/>
                <w:sz w:val="20"/>
                <w:szCs w:val="20"/>
              </w:rPr>
              <w:t xml:space="preserve"> </w:t>
            </w:r>
            <w:r w:rsidR="009C117D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UYW5uaXI8L0F1dGhvcj48WWVhcj4yMDA2PC9ZZWFyPjxS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6E431D" w:rsidRPr="00970FC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UYW5uaXI8L0F1dGhvcj48WWVhcj4yMDA2PC9ZZWFyPjxS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</w:fldData>
              </w:fldChar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6E431D" w:rsidRPr="00970FC6">
              <w:rPr>
                <w:color w:val="000000"/>
                <w:sz w:val="20"/>
                <w:szCs w:val="20"/>
              </w:rPr>
            </w:r>
            <w:r w:rsidR="006E431D" w:rsidRPr="00970FC6">
              <w:rPr>
                <w:color w:val="000000"/>
                <w:sz w:val="20"/>
                <w:szCs w:val="20"/>
              </w:rPr>
              <w:fldChar w:fldCharType="end"/>
            </w:r>
            <w:r w:rsidR="009C117D" w:rsidRPr="00970FC6">
              <w:rPr>
                <w:color w:val="000000"/>
                <w:sz w:val="20"/>
                <w:szCs w:val="20"/>
              </w:rPr>
            </w:r>
            <w:r w:rsidR="009C117D" w:rsidRPr="00970FC6">
              <w:rPr>
                <w:color w:val="000000"/>
                <w:sz w:val="20"/>
                <w:szCs w:val="20"/>
              </w:rPr>
              <w:fldChar w:fldCharType="separate"/>
            </w:r>
            <w:r w:rsidR="006E431D" w:rsidRPr="00970FC6">
              <w:rPr>
                <w:noProof/>
                <w:color w:val="000000"/>
                <w:sz w:val="20"/>
                <w:szCs w:val="20"/>
              </w:rPr>
              <w:t>(67)</w:t>
            </w:r>
            <w:r w:rsidR="009C117D" w:rsidRPr="00970FC6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AD53F7" w14:textId="77777777" w:rsidR="0005502E" w:rsidRPr="00970FC6" w:rsidRDefault="0005502E" w:rsidP="0005502E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200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7AE70C" w14:textId="77777777" w:rsidR="0005502E" w:rsidRPr="00970FC6" w:rsidRDefault="0005502E" w:rsidP="0005502E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15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FE99AA" w14:textId="77777777" w:rsidR="0005502E" w:rsidRPr="00970FC6" w:rsidRDefault="0005502E" w:rsidP="0005502E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59F497" w14:textId="77777777" w:rsidR="0005502E" w:rsidRPr="00970FC6" w:rsidRDefault="0005502E" w:rsidP="0005502E">
            <w:pPr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 w:rsidRPr="00970FC6">
              <w:rPr>
                <w:color w:val="000000"/>
                <w:sz w:val="20"/>
                <w:szCs w:val="20"/>
              </w:rPr>
              <w:t>zoledronate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>, thalidomide, and interferon-gamma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08F290" w14:textId="77777777" w:rsidR="0005502E" w:rsidRPr="00970FC6" w:rsidRDefault="0005502E" w:rsidP="0005502E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efficacy and safety of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zoledronate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>, thalidomide, and interferon-gamma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4E5082" w14:textId="77777777" w:rsidR="0005502E" w:rsidRPr="00970FC6" w:rsidRDefault="0005502E" w:rsidP="0005502E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need for RT, surgical intervention, pathological fracture, SCC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736F08" w14:textId="77777777" w:rsidR="0005502E" w:rsidRPr="00970FC6" w:rsidRDefault="0005502E" w:rsidP="0005502E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Nine of 15 patients on this regimen developed SRE, with median time to development of 12.0 weeks. This regimen was well tolerated and may provide clinical benefit.</w:t>
            </w:r>
          </w:p>
        </w:tc>
      </w:tr>
      <w:tr w:rsidR="0005502E" w:rsidRPr="00970FC6" w14:paraId="034A7FC7" w14:textId="77777777" w:rsidTr="006B0BA4">
        <w:trPr>
          <w:trHeight w:val="3036"/>
        </w:trPr>
        <w:tc>
          <w:tcPr>
            <w:tcW w:w="18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5077AE" w14:textId="0959F645" w:rsidR="0005502E" w:rsidRPr="00970FC6" w:rsidRDefault="0005502E" w:rsidP="0005502E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Lipton</w:t>
            </w:r>
            <w:r w:rsidR="009C117D" w:rsidRPr="00970FC6">
              <w:rPr>
                <w:color w:val="000000"/>
                <w:sz w:val="20"/>
                <w:szCs w:val="20"/>
              </w:rPr>
              <w:t xml:space="preserve"> </w:t>
            </w:r>
            <w:r w:rsidR="009C117D" w:rsidRPr="00970FC6">
              <w:rPr>
                <w:color w:val="000000"/>
                <w:sz w:val="20"/>
                <w:szCs w:val="20"/>
              </w:rPr>
              <w:fldChar w:fldCharType="begin"/>
            </w:r>
            <w:r w:rsidR="006E431D" w:rsidRPr="00970FC6">
              <w:rPr>
                <w:color w:val="000000"/>
                <w:sz w:val="20"/>
                <w:szCs w:val="20"/>
              </w:rPr>
              <w:instrText xml:space="preserve"> ADDIN EN.CITE &lt;EndNote&gt;&lt;Cite&gt;&lt;Author&gt;Lipton&lt;/Author&gt;&lt;Year&gt;2003&lt;/Year&gt;&lt;RecNum&gt;118&lt;/RecNum&gt;&lt;DisplayText&gt;(59)&lt;/DisplayText&gt;&lt;record&gt;&lt;rec-number&gt;118&lt;/rec-number&gt;&lt;foreign-keys&gt;&lt;key app="EN" db-id="55zesxdpafe5rsewzr7vsxdjs0vws5pr5z5w" timestamp="1574032195" guid="8a5a4d0a-db16-4056-bc37-da4eb49232ec"&gt;118&lt;/key&gt;&lt;/foreign-keys&gt;&lt;ref-type name="Journal Article"&gt;17&lt;/ref-type&gt;&lt;contributors&gt;&lt;authors&gt;&lt;author&gt;Lipton, A.&lt;/author&gt;&lt;author&gt;Zheng, M.&lt;/author&gt;&lt;author&gt;Seaman, J.&lt;/author&gt;&lt;/authors&gt;&lt;/contributors&gt;&lt;auth-address&gt;Department of Medicine, Milton S. Hershey Medical Center, PO Box 850 H-46, Hershey, PA 17033, USA. alipton@psu.edu&lt;/auth-address&gt;&lt;titles&gt;&lt;title&gt;Zoledronic acid delays the onset of skeletal-related events and progression of skeletal disease in patients with advanced renal cell carcinoma&lt;/title&gt;&lt;secondary-title&gt;Cancer&lt;/secondary-title&gt;&lt;/titles&gt;&lt;periodical&gt;&lt;full-title&gt;Cancer&lt;/full-title&gt;&lt;/periodical&gt;&lt;pages&gt;962-9&lt;/pages&gt;&lt;volume&gt;98&lt;/volume&gt;&lt;number&gt;5&lt;/number&gt;&lt;edition&gt;2003/08/28&lt;/edition&gt;&lt;keywords&gt;&lt;keyword&gt;Aged&lt;/keyword&gt;&lt;keyword&gt;Bone Neoplasms/*drug therapy/pathology/*secondary&lt;/keyword&gt;&lt;keyword&gt;Carcinoma, Renal Cell/*secondary&lt;/keyword&gt;&lt;keyword&gt;Diphosphonates/*pharmacology&lt;/keyword&gt;&lt;keyword&gt;Disease Progression&lt;/keyword&gt;&lt;keyword&gt;Female&lt;/keyword&gt;&lt;keyword&gt;Fractures, Bone/etiology/prevention &amp;amp; control&lt;/keyword&gt;&lt;keyword&gt;Humans&lt;/keyword&gt;&lt;keyword&gt;Imidazoles/*pharmacology&lt;/keyword&gt;&lt;keyword&gt;Kidney Neoplasms/*pathology&lt;/keyword&gt;&lt;keyword&gt;Male&lt;/keyword&gt;&lt;keyword&gt;Middle Aged&lt;/keyword&gt;&lt;keyword&gt;Placebos&lt;/keyword&gt;&lt;keyword&gt;Retrospective Studies&lt;/keyword&gt;&lt;keyword&gt;Spinal Cord Compression/etiology/prevention &amp;amp; control&lt;/keyword&gt;&lt;keyword&gt;Treatment Outcome&lt;/keyword&gt;&lt;keyword&gt;Zoledronic Acid&lt;/keyword&gt;&lt;/keywords&gt;&lt;dates&gt;&lt;year&gt;2003&lt;/year&gt;&lt;pub-dates&gt;&lt;date&gt;Sep 1&lt;/date&gt;&lt;/pub-dates&gt;&lt;/dates&gt;&lt;isbn&gt;0008-543X (Print)&amp;#xD;0008-543x&lt;/isbn&gt;&lt;accession-num&gt;12942563&lt;/accession-num&gt;&lt;urls&gt;&lt;/urls&gt;&lt;electronic-resource-num&gt;10.1002/cncr.11571&lt;/electronic-resource-num&gt;&lt;remote-database-provider&gt;NLM&lt;/remote-database-provider&gt;&lt;language&gt;eng&lt;/language&gt;&lt;/record&gt;&lt;/Cite&gt;&lt;/EndNote&gt;</w:instrText>
            </w:r>
            <w:r w:rsidR="009C117D" w:rsidRPr="00970FC6">
              <w:rPr>
                <w:color w:val="000000"/>
                <w:sz w:val="20"/>
                <w:szCs w:val="20"/>
              </w:rPr>
              <w:fldChar w:fldCharType="separate"/>
            </w:r>
            <w:r w:rsidR="006E431D" w:rsidRPr="00970FC6">
              <w:rPr>
                <w:noProof/>
                <w:color w:val="000000"/>
                <w:sz w:val="20"/>
                <w:szCs w:val="20"/>
              </w:rPr>
              <w:t>(59)</w:t>
            </w:r>
            <w:r w:rsidR="009C117D" w:rsidRPr="00970FC6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0C27E6" w14:textId="77777777" w:rsidR="0005502E" w:rsidRPr="00970FC6" w:rsidRDefault="0005502E" w:rsidP="0005502E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200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638CA8" w14:textId="77777777" w:rsidR="0005502E" w:rsidRPr="00970FC6" w:rsidRDefault="0005502E" w:rsidP="0005502E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74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17C44C" w14:textId="77777777" w:rsidR="0005502E" w:rsidRPr="00970FC6" w:rsidRDefault="0005502E" w:rsidP="0005502E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D28B74" w14:textId="77777777" w:rsidR="0005502E" w:rsidRPr="00970FC6" w:rsidRDefault="0005502E" w:rsidP="0005502E">
            <w:pPr>
              <w:jc w:val="center"/>
              <w:rPr>
                <w:color w:val="000000"/>
                <w:sz w:val="20"/>
                <w:szCs w:val="20"/>
              </w:rPr>
            </w:pPr>
            <w:proofErr w:type="spellStart"/>
            <w:r w:rsidRPr="00970FC6">
              <w:rPr>
                <w:color w:val="000000"/>
                <w:sz w:val="20"/>
                <w:szCs w:val="20"/>
              </w:rPr>
              <w:t>zoledronic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acid (4 mg and 8 mg doses)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3C8DB8" w14:textId="77777777" w:rsidR="0005502E" w:rsidRPr="00970FC6" w:rsidRDefault="0005502E" w:rsidP="0005502E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efficacy and safety of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zoledronic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acid in metastatic RCC patients, subset of ZOMETA trial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15CEF8" w14:textId="77777777" w:rsidR="0005502E" w:rsidRPr="00970FC6" w:rsidRDefault="0005502E" w:rsidP="0005502E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>pathologic fracture, SCC, RT, surgery to bone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B1D524" w14:textId="77777777" w:rsidR="0005502E" w:rsidRPr="00970FC6" w:rsidRDefault="0005502E" w:rsidP="0005502E">
            <w:pPr>
              <w:jc w:val="center"/>
              <w:rPr>
                <w:color w:val="000000"/>
                <w:sz w:val="20"/>
                <w:szCs w:val="20"/>
              </w:rPr>
            </w:pPr>
            <w:r w:rsidRPr="00970FC6">
              <w:rPr>
                <w:color w:val="000000"/>
                <w:sz w:val="20"/>
                <w:szCs w:val="20"/>
              </w:rPr>
              <w:t xml:space="preserve">Risk of developing an SRE while on </w:t>
            </w:r>
            <w:proofErr w:type="spellStart"/>
            <w:r w:rsidRPr="00970FC6">
              <w:rPr>
                <w:color w:val="000000"/>
                <w:sz w:val="20"/>
                <w:szCs w:val="20"/>
              </w:rPr>
              <w:t>zoledronic</w:t>
            </w:r>
            <w:proofErr w:type="spellEnd"/>
            <w:r w:rsidRPr="00970FC6">
              <w:rPr>
                <w:color w:val="000000"/>
                <w:sz w:val="20"/>
                <w:szCs w:val="20"/>
              </w:rPr>
              <w:t xml:space="preserve"> acid decreased the rate by 61% compared to placebo (HR=0.394, p=0.008)</w:t>
            </w:r>
          </w:p>
        </w:tc>
      </w:tr>
    </w:tbl>
    <w:p w14:paraId="73B0F337" w14:textId="0ED551DF" w:rsidR="00114820" w:rsidRPr="00970FC6" w:rsidRDefault="00114820" w:rsidP="009435C5">
      <w:pPr>
        <w:spacing w:line="480" w:lineRule="auto"/>
      </w:pPr>
      <w:bookmarkStart w:id="0" w:name="_GoBack"/>
      <w:bookmarkEnd w:id="0"/>
    </w:p>
    <w:sectPr w:rsidR="00114820" w:rsidRPr="00970FC6" w:rsidSect="00114820">
      <w:footerReference w:type="even" r:id="rId9"/>
      <w:footerReference w:type="default" r:id="rId10"/>
      <w:pgSz w:w="15840" w:h="12240" w:orient="landscape"/>
      <w:pgMar w:top="1440" w:right="1440" w:bottom="1440" w:left="1440" w:header="720" w:footer="720" w:gutter="0"/>
      <w:pgNumType w:start="1"/>
      <w:cols w:space="72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3BDDFCE" w14:textId="77777777" w:rsidR="006D3556" w:rsidRDefault="006D3556" w:rsidP="00324B3D">
      <w:r>
        <w:separator/>
      </w:r>
    </w:p>
  </w:endnote>
  <w:endnote w:type="continuationSeparator" w:id="0">
    <w:p w14:paraId="4557B5CC" w14:textId="77777777" w:rsidR="006D3556" w:rsidRDefault="006D3556" w:rsidP="00324B3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rStyle w:val="PageNumber"/>
      </w:rPr>
      <w:id w:val="-1945920652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0B5EE273" w14:textId="7F50EE34" w:rsidR="006917FC" w:rsidRDefault="006917FC" w:rsidP="00D24099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636DEE61" w14:textId="77777777" w:rsidR="006917FC" w:rsidRDefault="006917FC" w:rsidP="00885D10">
    <w:pPr>
      <w:pStyle w:val="Footer"/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rStyle w:val="PageNumber"/>
      </w:rPr>
      <w:id w:val="447518654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3580B360" w14:textId="2947802F" w:rsidR="006917FC" w:rsidRDefault="006917FC" w:rsidP="00D24099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 w:rsidR="00E4676C">
          <w:rPr>
            <w:rStyle w:val="PageNumber"/>
            <w:noProof/>
          </w:rPr>
          <w:t>20</w:t>
        </w:r>
        <w:r>
          <w:rPr>
            <w:rStyle w:val="PageNumber"/>
          </w:rPr>
          <w:fldChar w:fldCharType="end"/>
        </w:r>
      </w:p>
    </w:sdtContent>
  </w:sdt>
  <w:p w14:paraId="2CD2FEAB" w14:textId="77777777" w:rsidR="006917FC" w:rsidRDefault="006917FC" w:rsidP="00885D10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ABDF74F" w14:textId="77777777" w:rsidR="006D3556" w:rsidRDefault="006D3556" w:rsidP="00324B3D">
      <w:r>
        <w:separator/>
      </w:r>
    </w:p>
  </w:footnote>
  <w:footnote w:type="continuationSeparator" w:id="0">
    <w:p w14:paraId="79BD651F" w14:textId="77777777" w:rsidR="006D3556" w:rsidRDefault="006D3556" w:rsidP="00324B3D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10E2EC4"/>
    <w:multiLevelType w:val="hybridMultilevel"/>
    <w:tmpl w:val="9B940C3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A7A2779"/>
    <w:multiLevelType w:val="hybridMultilevel"/>
    <w:tmpl w:val="7408CAEA"/>
    <w:lvl w:ilvl="0" w:tplc="8562A0E0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192970D5"/>
    <w:multiLevelType w:val="hybridMultilevel"/>
    <w:tmpl w:val="50DA168C"/>
    <w:lvl w:ilvl="0" w:tplc="8562A0E0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0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activeWritingStyle w:appName="MSWord" w:lang="en-US" w:vendorID="64" w:dllVersion="6" w:nlCheck="1" w:checkStyle="1"/>
  <w:activeWritingStyle w:appName="MSWord" w:lang="en-US" w:vendorID="64" w:dllVersion="0" w:nlCheck="1" w:checkStyle="0"/>
  <w:activeWritingStyle w:appName="MSWord" w:lang="en-US" w:vendorID="64" w:dllVersion="4096" w:nlCheck="1" w:checkStyle="0"/>
  <w:activeWritingStyle w:appName="MSWord" w:lang="pt-BR" w:vendorID="64" w:dllVersion="4096" w:nlCheck="1" w:checkStyle="0"/>
  <w:activeWritingStyle w:appName="MSWord" w:lang="es-US" w:vendorID="64" w:dllVersion="0" w:nlCheck="1" w:checkStyle="0"/>
  <w:activeWritingStyle w:appName="MSWord" w:lang="en-US" w:vendorID="64" w:dllVersion="131078" w:nlCheck="1" w:checkStyle="1"/>
  <w:activeWritingStyle w:appName="MSWord" w:lang="es-US" w:vendorID="64" w:dllVersion="131078" w:nlCheck="1" w:checkStyle="1"/>
  <w:proofState w:spelling="clean" w:grammar="clean"/>
  <w:defaultTabStop w:val="720"/>
  <w:characterSpacingControl w:val="doNotCompress"/>
  <w:hdrShapeDefaults>
    <o:shapedefaults v:ext="edit" spidmax="10241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C7515B"/>
    <w:rsid w:val="00000B49"/>
    <w:rsid w:val="00003354"/>
    <w:rsid w:val="000044ED"/>
    <w:rsid w:val="000060F3"/>
    <w:rsid w:val="000077B0"/>
    <w:rsid w:val="00032E1D"/>
    <w:rsid w:val="00040135"/>
    <w:rsid w:val="00041407"/>
    <w:rsid w:val="00050CA3"/>
    <w:rsid w:val="0005502E"/>
    <w:rsid w:val="00055E5E"/>
    <w:rsid w:val="00062FDB"/>
    <w:rsid w:val="00063C19"/>
    <w:rsid w:val="00073114"/>
    <w:rsid w:val="000766A2"/>
    <w:rsid w:val="000768AB"/>
    <w:rsid w:val="0008410A"/>
    <w:rsid w:val="0008536A"/>
    <w:rsid w:val="0008656B"/>
    <w:rsid w:val="000871AC"/>
    <w:rsid w:val="00093548"/>
    <w:rsid w:val="000A36B9"/>
    <w:rsid w:val="000B16D2"/>
    <w:rsid w:val="000B17CC"/>
    <w:rsid w:val="000B2024"/>
    <w:rsid w:val="000B2F86"/>
    <w:rsid w:val="000C3646"/>
    <w:rsid w:val="000C71AD"/>
    <w:rsid w:val="000C7E88"/>
    <w:rsid w:val="000D1741"/>
    <w:rsid w:val="000D6B5F"/>
    <w:rsid w:val="000D7FE4"/>
    <w:rsid w:val="000E4BBF"/>
    <w:rsid w:val="000E65F1"/>
    <w:rsid w:val="000F0175"/>
    <w:rsid w:val="000F1B76"/>
    <w:rsid w:val="000F48AD"/>
    <w:rsid w:val="000F5D5E"/>
    <w:rsid w:val="00100849"/>
    <w:rsid w:val="001035EC"/>
    <w:rsid w:val="00103D20"/>
    <w:rsid w:val="00106C3E"/>
    <w:rsid w:val="001113D8"/>
    <w:rsid w:val="00114820"/>
    <w:rsid w:val="001206A9"/>
    <w:rsid w:val="00121433"/>
    <w:rsid w:val="0012546F"/>
    <w:rsid w:val="00127266"/>
    <w:rsid w:val="00137BF7"/>
    <w:rsid w:val="00144EB5"/>
    <w:rsid w:val="00147D97"/>
    <w:rsid w:val="001508A6"/>
    <w:rsid w:val="001529E0"/>
    <w:rsid w:val="00153429"/>
    <w:rsid w:val="001549DF"/>
    <w:rsid w:val="00156A21"/>
    <w:rsid w:val="001648C5"/>
    <w:rsid w:val="00171FCD"/>
    <w:rsid w:val="0017476A"/>
    <w:rsid w:val="0017788A"/>
    <w:rsid w:val="00184306"/>
    <w:rsid w:val="001868EF"/>
    <w:rsid w:val="00195D36"/>
    <w:rsid w:val="001A323A"/>
    <w:rsid w:val="001A7DAA"/>
    <w:rsid w:val="001B1F30"/>
    <w:rsid w:val="001B2BAB"/>
    <w:rsid w:val="001B7DF5"/>
    <w:rsid w:val="001B7E82"/>
    <w:rsid w:val="001D7F1F"/>
    <w:rsid w:val="001E4E0E"/>
    <w:rsid w:val="001E5A3F"/>
    <w:rsid w:val="002046F3"/>
    <w:rsid w:val="00205F4E"/>
    <w:rsid w:val="002066FB"/>
    <w:rsid w:val="00210413"/>
    <w:rsid w:val="00215ECF"/>
    <w:rsid w:val="00216CC2"/>
    <w:rsid w:val="00220B4C"/>
    <w:rsid w:val="00222757"/>
    <w:rsid w:val="00222AF9"/>
    <w:rsid w:val="00225D62"/>
    <w:rsid w:val="002264DB"/>
    <w:rsid w:val="00232245"/>
    <w:rsid w:val="00232EEF"/>
    <w:rsid w:val="002337E1"/>
    <w:rsid w:val="00234B98"/>
    <w:rsid w:val="00237CE9"/>
    <w:rsid w:val="00242884"/>
    <w:rsid w:val="00244340"/>
    <w:rsid w:val="00245CEE"/>
    <w:rsid w:val="00250DE4"/>
    <w:rsid w:val="0025147C"/>
    <w:rsid w:val="0026566F"/>
    <w:rsid w:val="002657BD"/>
    <w:rsid w:val="0027236D"/>
    <w:rsid w:val="00277E70"/>
    <w:rsid w:val="00282875"/>
    <w:rsid w:val="0028391D"/>
    <w:rsid w:val="00283EEF"/>
    <w:rsid w:val="0028658F"/>
    <w:rsid w:val="00293B6A"/>
    <w:rsid w:val="0029632C"/>
    <w:rsid w:val="002971CC"/>
    <w:rsid w:val="002A2EBD"/>
    <w:rsid w:val="002A3541"/>
    <w:rsid w:val="002A6425"/>
    <w:rsid w:val="002A6E68"/>
    <w:rsid w:val="002A7FF5"/>
    <w:rsid w:val="002B1033"/>
    <w:rsid w:val="002C22A9"/>
    <w:rsid w:val="002C759B"/>
    <w:rsid w:val="002E0334"/>
    <w:rsid w:val="002E038F"/>
    <w:rsid w:val="002E3A83"/>
    <w:rsid w:val="002E562A"/>
    <w:rsid w:val="002E591A"/>
    <w:rsid w:val="002E5972"/>
    <w:rsid w:val="002F1126"/>
    <w:rsid w:val="002F24D3"/>
    <w:rsid w:val="002F36F1"/>
    <w:rsid w:val="002F7EB2"/>
    <w:rsid w:val="003037D7"/>
    <w:rsid w:val="00314C13"/>
    <w:rsid w:val="00315191"/>
    <w:rsid w:val="00321D7D"/>
    <w:rsid w:val="0032325B"/>
    <w:rsid w:val="00324B3D"/>
    <w:rsid w:val="003324A0"/>
    <w:rsid w:val="003375A5"/>
    <w:rsid w:val="00337CEA"/>
    <w:rsid w:val="00341DBA"/>
    <w:rsid w:val="00342EBA"/>
    <w:rsid w:val="00346129"/>
    <w:rsid w:val="00352C16"/>
    <w:rsid w:val="003552F0"/>
    <w:rsid w:val="00357031"/>
    <w:rsid w:val="003579D7"/>
    <w:rsid w:val="00362043"/>
    <w:rsid w:val="00364E62"/>
    <w:rsid w:val="00376224"/>
    <w:rsid w:val="003803C4"/>
    <w:rsid w:val="003829A9"/>
    <w:rsid w:val="00385EE1"/>
    <w:rsid w:val="0038690D"/>
    <w:rsid w:val="003902B4"/>
    <w:rsid w:val="00390749"/>
    <w:rsid w:val="00397770"/>
    <w:rsid w:val="003A77A3"/>
    <w:rsid w:val="003A78C1"/>
    <w:rsid w:val="003B4598"/>
    <w:rsid w:val="003C04E7"/>
    <w:rsid w:val="003C350C"/>
    <w:rsid w:val="003C3A9F"/>
    <w:rsid w:val="003C4F4E"/>
    <w:rsid w:val="003D325D"/>
    <w:rsid w:val="003E2D49"/>
    <w:rsid w:val="003E4591"/>
    <w:rsid w:val="003E7728"/>
    <w:rsid w:val="003F0887"/>
    <w:rsid w:val="003F215D"/>
    <w:rsid w:val="003F67AB"/>
    <w:rsid w:val="004020BA"/>
    <w:rsid w:val="0040316E"/>
    <w:rsid w:val="00406139"/>
    <w:rsid w:val="0041282A"/>
    <w:rsid w:val="00414672"/>
    <w:rsid w:val="004247A6"/>
    <w:rsid w:val="00430ED2"/>
    <w:rsid w:val="00435A59"/>
    <w:rsid w:val="00441C4A"/>
    <w:rsid w:val="004506AA"/>
    <w:rsid w:val="00453176"/>
    <w:rsid w:val="004531AE"/>
    <w:rsid w:val="0046003F"/>
    <w:rsid w:val="004605B8"/>
    <w:rsid w:val="00465733"/>
    <w:rsid w:val="00473E8B"/>
    <w:rsid w:val="00492129"/>
    <w:rsid w:val="00493493"/>
    <w:rsid w:val="004A10C0"/>
    <w:rsid w:val="004A3E50"/>
    <w:rsid w:val="004A59FE"/>
    <w:rsid w:val="004A6E1A"/>
    <w:rsid w:val="004A714A"/>
    <w:rsid w:val="004B0BF4"/>
    <w:rsid w:val="004B57FD"/>
    <w:rsid w:val="004C0BA1"/>
    <w:rsid w:val="004C2928"/>
    <w:rsid w:val="004C54B6"/>
    <w:rsid w:val="004D0DEE"/>
    <w:rsid w:val="004E47E2"/>
    <w:rsid w:val="004E4F4D"/>
    <w:rsid w:val="004F038F"/>
    <w:rsid w:val="004F1E92"/>
    <w:rsid w:val="00500928"/>
    <w:rsid w:val="00501969"/>
    <w:rsid w:val="00502065"/>
    <w:rsid w:val="005027FF"/>
    <w:rsid w:val="00504F3C"/>
    <w:rsid w:val="0050550F"/>
    <w:rsid w:val="00507419"/>
    <w:rsid w:val="00514345"/>
    <w:rsid w:val="005146F8"/>
    <w:rsid w:val="00517F90"/>
    <w:rsid w:val="005238C5"/>
    <w:rsid w:val="00525291"/>
    <w:rsid w:val="005271C4"/>
    <w:rsid w:val="0052762C"/>
    <w:rsid w:val="005306F6"/>
    <w:rsid w:val="00530DA9"/>
    <w:rsid w:val="0054078A"/>
    <w:rsid w:val="00541878"/>
    <w:rsid w:val="00542E02"/>
    <w:rsid w:val="0054389E"/>
    <w:rsid w:val="00552DB1"/>
    <w:rsid w:val="0055321E"/>
    <w:rsid w:val="005557A4"/>
    <w:rsid w:val="00560023"/>
    <w:rsid w:val="005601DF"/>
    <w:rsid w:val="005624CA"/>
    <w:rsid w:val="00570239"/>
    <w:rsid w:val="00572B5C"/>
    <w:rsid w:val="0057306B"/>
    <w:rsid w:val="00576D6F"/>
    <w:rsid w:val="00585C92"/>
    <w:rsid w:val="00591101"/>
    <w:rsid w:val="005935E2"/>
    <w:rsid w:val="0059409F"/>
    <w:rsid w:val="005A0246"/>
    <w:rsid w:val="005A0E6B"/>
    <w:rsid w:val="005A2B04"/>
    <w:rsid w:val="005A31BD"/>
    <w:rsid w:val="005B5463"/>
    <w:rsid w:val="005B7696"/>
    <w:rsid w:val="005C1B43"/>
    <w:rsid w:val="005C3BCD"/>
    <w:rsid w:val="005D57C6"/>
    <w:rsid w:val="005D72FA"/>
    <w:rsid w:val="005E11DE"/>
    <w:rsid w:val="005E187A"/>
    <w:rsid w:val="005F0019"/>
    <w:rsid w:val="00600CA9"/>
    <w:rsid w:val="006022D0"/>
    <w:rsid w:val="00603CF1"/>
    <w:rsid w:val="00610DE1"/>
    <w:rsid w:val="006162E0"/>
    <w:rsid w:val="0062250B"/>
    <w:rsid w:val="00622EB9"/>
    <w:rsid w:val="0062534F"/>
    <w:rsid w:val="0063317E"/>
    <w:rsid w:val="00633F3E"/>
    <w:rsid w:val="00642027"/>
    <w:rsid w:val="00643B4C"/>
    <w:rsid w:val="006525E2"/>
    <w:rsid w:val="00660F98"/>
    <w:rsid w:val="006640EC"/>
    <w:rsid w:val="006644D6"/>
    <w:rsid w:val="00667535"/>
    <w:rsid w:val="00670C20"/>
    <w:rsid w:val="0067422F"/>
    <w:rsid w:val="00685FB2"/>
    <w:rsid w:val="00685FF8"/>
    <w:rsid w:val="006917FC"/>
    <w:rsid w:val="00691C2E"/>
    <w:rsid w:val="00692858"/>
    <w:rsid w:val="00694286"/>
    <w:rsid w:val="006A21F4"/>
    <w:rsid w:val="006A6457"/>
    <w:rsid w:val="006B0BA4"/>
    <w:rsid w:val="006B1EEE"/>
    <w:rsid w:val="006B2BF2"/>
    <w:rsid w:val="006B61E9"/>
    <w:rsid w:val="006B71F2"/>
    <w:rsid w:val="006C1DDF"/>
    <w:rsid w:val="006C37DE"/>
    <w:rsid w:val="006C63E4"/>
    <w:rsid w:val="006D1999"/>
    <w:rsid w:val="006D312E"/>
    <w:rsid w:val="006D3556"/>
    <w:rsid w:val="006D77EB"/>
    <w:rsid w:val="006E22CE"/>
    <w:rsid w:val="006E4281"/>
    <w:rsid w:val="006E431D"/>
    <w:rsid w:val="006F3E98"/>
    <w:rsid w:val="00713E4E"/>
    <w:rsid w:val="007149F7"/>
    <w:rsid w:val="007173F5"/>
    <w:rsid w:val="007203E8"/>
    <w:rsid w:val="007215BF"/>
    <w:rsid w:val="00722090"/>
    <w:rsid w:val="007251BF"/>
    <w:rsid w:val="00726B9E"/>
    <w:rsid w:val="00727F95"/>
    <w:rsid w:val="00731C8C"/>
    <w:rsid w:val="007369B7"/>
    <w:rsid w:val="0073701B"/>
    <w:rsid w:val="00741BB0"/>
    <w:rsid w:val="0074675D"/>
    <w:rsid w:val="00746ACB"/>
    <w:rsid w:val="00746C1F"/>
    <w:rsid w:val="00750BDF"/>
    <w:rsid w:val="0075466C"/>
    <w:rsid w:val="00761210"/>
    <w:rsid w:val="00763400"/>
    <w:rsid w:val="0077654C"/>
    <w:rsid w:val="007771E9"/>
    <w:rsid w:val="00777EBD"/>
    <w:rsid w:val="00782930"/>
    <w:rsid w:val="0079060E"/>
    <w:rsid w:val="007916A0"/>
    <w:rsid w:val="00795A7B"/>
    <w:rsid w:val="007972FD"/>
    <w:rsid w:val="00797CDF"/>
    <w:rsid w:val="007A0500"/>
    <w:rsid w:val="007A115A"/>
    <w:rsid w:val="007A404E"/>
    <w:rsid w:val="007A46B9"/>
    <w:rsid w:val="007A6672"/>
    <w:rsid w:val="007B18C9"/>
    <w:rsid w:val="007B3DD2"/>
    <w:rsid w:val="007B50FF"/>
    <w:rsid w:val="007C22BC"/>
    <w:rsid w:val="007C3193"/>
    <w:rsid w:val="007C4C35"/>
    <w:rsid w:val="007D2D21"/>
    <w:rsid w:val="007E080C"/>
    <w:rsid w:val="007E5004"/>
    <w:rsid w:val="007F0F54"/>
    <w:rsid w:val="007F3E58"/>
    <w:rsid w:val="007F61D5"/>
    <w:rsid w:val="0081613C"/>
    <w:rsid w:val="00816218"/>
    <w:rsid w:val="008167A5"/>
    <w:rsid w:val="00820859"/>
    <w:rsid w:val="008234F4"/>
    <w:rsid w:val="00823CD6"/>
    <w:rsid w:val="00827E17"/>
    <w:rsid w:val="008347F9"/>
    <w:rsid w:val="008444D8"/>
    <w:rsid w:val="00844DD0"/>
    <w:rsid w:val="0084557F"/>
    <w:rsid w:val="00851212"/>
    <w:rsid w:val="00856617"/>
    <w:rsid w:val="00861BF3"/>
    <w:rsid w:val="0086209B"/>
    <w:rsid w:val="00866D62"/>
    <w:rsid w:val="00867617"/>
    <w:rsid w:val="00875FE9"/>
    <w:rsid w:val="0087674C"/>
    <w:rsid w:val="00877230"/>
    <w:rsid w:val="00885D10"/>
    <w:rsid w:val="00896805"/>
    <w:rsid w:val="00897B76"/>
    <w:rsid w:val="008A1FF5"/>
    <w:rsid w:val="008B41B2"/>
    <w:rsid w:val="008B69D3"/>
    <w:rsid w:val="008C31F3"/>
    <w:rsid w:val="008D4AC3"/>
    <w:rsid w:val="008D5557"/>
    <w:rsid w:val="008D5F55"/>
    <w:rsid w:val="008D72D2"/>
    <w:rsid w:val="008F33B4"/>
    <w:rsid w:val="008F3D13"/>
    <w:rsid w:val="00901D04"/>
    <w:rsid w:val="009042E7"/>
    <w:rsid w:val="009068A5"/>
    <w:rsid w:val="00907E02"/>
    <w:rsid w:val="00914DB0"/>
    <w:rsid w:val="00915BE6"/>
    <w:rsid w:val="0092169D"/>
    <w:rsid w:val="00924D51"/>
    <w:rsid w:val="00931D4C"/>
    <w:rsid w:val="0093752B"/>
    <w:rsid w:val="009435C5"/>
    <w:rsid w:val="00943BC9"/>
    <w:rsid w:val="00946D81"/>
    <w:rsid w:val="00947C89"/>
    <w:rsid w:val="00952E4E"/>
    <w:rsid w:val="00953D30"/>
    <w:rsid w:val="00953E23"/>
    <w:rsid w:val="00957FEE"/>
    <w:rsid w:val="00962182"/>
    <w:rsid w:val="00970792"/>
    <w:rsid w:val="00970FC6"/>
    <w:rsid w:val="00972210"/>
    <w:rsid w:val="009736DD"/>
    <w:rsid w:val="0097552F"/>
    <w:rsid w:val="009755AF"/>
    <w:rsid w:val="009857BA"/>
    <w:rsid w:val="00987206"/>
    <w:rsid w:val="009934B2"/>
    <w:rsid w:val="009A0680"/>
    <w:rsid w:val="009A4A99"/>
    <w:rsid w:val="009A7DF6"/>
    <w:rsid w:val="009B212C"/>
    <w:rsid w:val="009B32D0"/>
    <w:rsid w:val="009B52E6"/>
    <w:rsid w:val="009C117D"/>
    <w:rsid w:val="009C1735"/>
    <w:rsid w:val="009C342F"/>
    <w:rsid w:val="009C3A9D"/>
    <w:rsid w:val="009C3D4B"/>
    <w:rsid w:val="009C45A5"/>
    <w:rsid w:val="009C5C32"/>
    <w:rsid w:val="009C6DD5"/>
    <w:rsid w:val="009D7F29"/>
    <w:rsid w:val="009E036A"/>
    <w:rsid w:val="009E13D5"/>
    <w:rsid w:val="009E4D73"/>
    <w:rsid w:val="009F1672"/>
    <w:rsid w:val="00A04F4A"/>
    <w:rsid w:val="00A06A41"/>
    <w:rsid w:val="00A1181D"/>
    <w:rsid w:val="00A126CF"/>
    <w:rsid w:val="00A12F45"/>
    <w:rsid w:val="00A13E8E"/>
    <w:rsid w:val="00A20423"/>
    <w:rsid w:val="00A23D63"/>
    <w:rsid w:val="00A25116"/>
    <w:rsid w:val="00A26378"/>
    <w:rsid w:val="00A3348B"/>
    <w:rsid w:val="00A33702"/>
    <w:rsid w:val="00A36775"/>
    <w:rsid w:val="00A36BA4"/>
    <w:rsid w:val="00A3717D"/>
    <w:rsid w:val="00A37C7E"/>
    <w:rsid w:val="00A44355"/>
    <w:rsid w:val="00A4440C"/>
    <w:rsid w:val="00A44BDB"/>
    <w:rsid w:val="00A55CFC"/>
    <w:rsid w:val="00A56CF8"/>
    <w:rsid w:val="00A6161E"/>
    <w:rsid w:val="00A64B5D"/>
    <w:rsid w:val="00A6715B"/>
    <w:rsid w:val="00A67FF3"/>
    <w:rsid w:val="00A744C7"/>
    <w:rsid w:val="00A76368"/>
    <w:rsid w:val="00A770F2"/>
    <w:rsid w:val="00A82C91"/>
    <w:rsid w:val="00A86823"/>
    <w:rsid w:val="00A921B3"/>
    <w:rsid w:val="00A92A6E"/>
    <w:rsid w:val="00A957C3"/>
    <w:rsid w:val="00AA0ABA"/>
    <w:rsid w:val="00AA2ECC"/>
    <w:rsid w:val="00AA5219"/>
    <w:rsid w:val="00AB365E"/>
    <w:rsid w:val="00AB7B1F"/>
    <w:rsid w:val="00AC4188"/>
    <w:rsid w:val="00AC4491"/>
    <w:rsid w:val="00AC75D0"/>
    <w:rsid w:val="00AD085E"/>
    <w:rsid w:val="00AD2B07"/>
    <w:rsid w:val="00AD3C4C"/>
    <w:rsid w:val="00AD5105"/>
    <w:rsid w:val="00AD6F0F"/>
    <w:rsid w:val="00AE631B"/>
    <w:rsid w:val="00AF5FDD"/>
    <w:rsid w:val="00AF6E32"/>
    <w:rsid w:val="00AF7C87"/>
    <w:rsid w:val="00B02871"/>
    <w:rsid w:val="00B05C31"/>
    <w:rsid w:val="00B0688E"/>
    <w:rsid w:val="00B10BA5"/>
    <w:rsid w:val="00B17C66"/>
    <w:rsid w:val="00B206A6"/>
    <w:rsid w:val="00B25C2D"/>
    <w:rsid w:val="00B26429"/>
    <w:rsid w:val="00B26A55"/>
    <w:rsid w:val="00B32BA7"/>
    <w:rsid w:val="00B4371C"/>
    <w:rsid w:val="00B4428A"/>
    <w:rsid w:val="00B4570E"/>
    <w:rsid w:val="00B50F2B"/>
    <w:rsid w:val="00B53A79"/>
    <w:rsid w:val="00B72D37"/>
    <w:rsid w:val="00B746F3"/>
    <w:rsid w:val="00B74B9A"/>
    <w:rsid w:val="00B75DE9"/>
    <w:rsid w:val="00B776AF"/>
    <w:rsid w:val="00B81FFD"/>
    <w:rsid w:val="00B82C7E"/>
    <w:rsid w:val="00B86525"/>
    <w:rsid w:val="00B879B1"/>
    <w:rsid w:val="00B9032D"/>
    <w:rsid w:val="00B93D25"/>
    <w:rsid w:val="00BA77A0"/>
    <w:rsid w:val="00BB07EF"/>
    <w:rsid w:val="00BB4A32"/>
    <w:rsid w:val="00BB4DD7"/>
    <w:rsid w:val="00BC04BB"/>
    <w:rsid w:val="00BC1899"/>
    <w:rsid w:val="00BC3D0D"/>
    <w:rsid w:val="00BD1B35"/>
    <w:rsid w:val="00BD30A8"/>
    <w:rsid w:val="00BD6789"/>
    <w:rsid w:val="00BE0E07"/>
    <w:rsid w:val="00BF0D6C"/>
    <w:rsid w:val="00BF1553"/>
    <w:rsid w:val="00BF68B5"/>
    <w:rsid w:val="00C02C09"/>
    <w:rsid w:val="00C10AB6"/>
    <w:rsid w:val="00C15BE7"/>
    <w:rsid w:val="00C202FB"/>
    <w:rsid w:val="00C2055B"/>
    <w:rsid w:val="00C20799"/>
    <w:rsid w:val="00C236A3"/>
    <w:rsid w:val="00C26B45"/>
    <w:rsid w:val="00C32D79"/>
    <w:rsid w:val="00C33550"/>
    <w:rsid w:val="00C40D32"/>
    <w:rsid w:val="00C41309"/>
    <w:rsid w:val="00C4597B"/>
    <w:rsid w:val="00C530D4"/>
    <w:rsid w:val="00C606AB"/>
    <w:rsid w:val="00C61A28"/>
    <w:rsid w:val="00C63D80"/>
    <w:rsid w:val="00C65AD5"/>
    <w:rsid w:val="00C65D86"/>
    <w:rsid w:val="00C7515B"/>
    <w:rsid w:val="00C93E30"/>
    <w:rsid w:val="00C97FE1"/>
    <w:rsid w:val="00CA48EB"/>
    <w:rsid w:val="00CA627E"/>
    <w:rsid w:val="00CA7A7B"/>
    <w:rsid w:val="00CA7A90"/>
    <w:rsid w:val="00CB0215"/>
    <w:rsid w:val="00CB6BF3"/>
    <w:rsid w:val="00CC3AA3"/>
    <w:rsid w:val="00CD475A"/>
    <w:rsid w:val="00CD4C53"/>
    <w:rsid w:val="00CD65B5"/>
    <w:rsid w:val="00CD7A11"/>
    <w:rsid w:val="00CE1F8A"/>
    <w:rsid w:val="00CE47E7"/>
    <w:rsid w:val="00CF0590"/>
    <w:rsid w:val="00CF23E9"/>
    <w:rsid w:val="00CF485A"/>
    <w:rsid w:val="00CF6F92"/>
    <w:rsid w:val="00CF7322"/>
    <w:rsid w:val="00D07CE9"/>
    <w:rsid w:val="00D15B32"/>
    <w:rsid w:val="00D160B2"/>
    <w:rsid w:val="00D24099"/>
    <w:rsid w:val="00D30E26"/>
    <w:rsid w:val="00D31D05"/>
    <w:rsid w:val="00D356F5"/>
    <w:rsid w:val="00D405CB"/>
    <w:rsid w:val="00D42E0A"/>
    <w:rsid w:val="00D43A96"/>
    <w:rsid w:val="00D508EE"/>
    <w:rsid w:val="00D61D6D"/>
    <w:rsid w:val="00D64B3B"/>
    <w:rsid w:val="00D7216D"/>
    <w:rsid w:val="00D75392"/>
    <w:rsid w:val="00D80FFA"/>
    <w:rsid w:val="00D85563"/>
    <w:rsid w:val="00D93FDA"/>
    <w:rsid w:val="00D96BFA"/>
    <w:rsid w:val="00D97E5F"/>
    <w:rsid w:val="00DA1549"/>
    <w:rsid w:val="00DA2A3F"/>
    <w:rsid w:val="00DA37AC"/>
    <w:rsid w:val="00DB1F1C"/>
    <w:rsid w:val="00DB5156"/>
    <w:rsid w:val="00DB530E"/>
    <w:rsid w:val="00DC1821"/>
    <w:rsid w:val="00DC582F"/>
    <w:rsid w:val="00DD0E45"/>
    <w:rsid w:val="00DD1946"/>
    <w:rsid w:val="00DE0BDF"/>
    <w:rsid w:val="00DE4FA4"/>
    <w:rsid w:val="00DF3D23"/>
    <w:rsid w:val="00DF5049"/>
    <w:rsid w:val="00DF5083"/>
    <w:rsid w:val="00E044D4"/>
    <w:rsid w:val="00E06115"/>
    <w:rsid w:val="00E122F2"/>
    <w:rsid w:val="00E21401"/>
    <w:rsid w:val="00E22A74"/>
    <w:rsid w:val="00E26A29"/>
    <w:rsid w:val="00E317E9"/>
    <w:rsid w:val="00E328AF"/>
    <w:rsid w:val="00E36C0A"/>
    <w:rsid w:val="00E371F9"/>
    <w:rsid w:val="00E4413D"/>
    <w:rsid w:val="00E4676C"/>
    <w:rsid w:val="00E5167D"/>
    <w:rsid w:val="00E51A1A"/>
    <w:rsid w:val="00E53EEC"/>
    <w:rsid w:val="00E5585E"/>
    <w:rsid w:val="00E622BD"/>
    <w:rsid w:val="00E62B3F"/>
    <w:rsid w:val="00E63371"/>
    <w:rsid w:val="00E66E85"/>
    <w:rsid w:val="00E710E5"/>
    <w:rsid w:val="00E967CA"/>
    <w:rsid w:val="00EA1B56"/>
    <w:rsid w:val="00EB51C7"/>
    <w:rsid w:val="00EB714F"/>
    <w:rsid w:val="00EC0F6C"/>
    <w:rsid w:val="00EC1519"/>
    <w:rsid w:val="00ED429D"/>
    <w:rsid w:val="00ED67E8"/>
    <w:rsid w:val="00EE17DD"/>
    <w:rsid w:val="00EF01E3"/>
    <w:rsid w:val="00EF0583"/>
    <w:rsid w:val="00EF4BFA"/>
    <w:rsid w:val="00F01D7E"/>
    <w:rsid w:val="00F170AB"/>
    <w:rsid w:val="00F23BB9"/>
    <w:rsid w:val="00F256E2"/>
    <w:rsid w:val="00F25933"/>
    <w:rsid w:val="00F26BB6"/>
    <w:rsid w:val="00F32C1C"/>
    <w:rsid w:val="00F34923"/>
    <w:rsid w:val="00F3557E"/>
    <w:rsid w:val="00F35D70"/>
    <w:rsid w:val="00F47910"/>
    <w:rsid w:val="00F519A3"/>
    <w:rsid w:val="00F51DCC"/>
    <w:rsid w:val="00F5739F"/>
    <w:rsid w:val="00F63400"/>
    <w:rsid w:val="00F6387F"/>
    <w:rsid w:val="00F63C33"/>
    <w:rsid w:val="00F66DA0"/>
    <w:rsid w:val="00F74739"/>
    <w:rsid w:val="00F80A2F"/>
    <w:rsid w:val="00F871E1"/>
    <w:rsid w:val="00F90B33"/>
    <w:rsid w:val="00F9337A"/>
    <w:rsid w:val="00F94CAA"/>
    <w:rsid w:val="00F96A49"/>
    <w:rsid w:val="00FA518D"/>
    <w:rsid w:val="00FB0AEB"/>
    <w:rsid w:val="00FB5342"/>
    <w:rsid w:val="00FB7544"/>
    <w:rsid w:val="00FC5DBF"/>
    <w:rsid w:val="00FC5FBC"/>
    <w:rsid w:val="00FC675E"/>
    <w:rsid w:val="00FC69D9"/>
    <w:rsid w:val="00FD029A"/>
    <w:rsid w:val="00FD2418"/>
    <w:rsid w:val="00FD5AA1"/>
    <w:rsid w:val="00FE6D7E"/>
    <w:rsid w:val="00FF63ED"/>
    <w:rsid w:val="00FF7014"/>
    <w:rsid w:val="00FF7F6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41"/>
    <o:shapelayout v:ext="edit">
      <o:idmap v:ext="edit" data="1"/>
    </o:shapelayout>
  </w:shapeDefaults>
  <w:decimalSymbol w:val="."/>
  <w:listSeparator w:val=","/>
  <w14:docId w14:val="5D005BC4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Arial" w:eastAsia="Arial" w:hAnsi="Arial" w:cs="Arial"/>
        <w:sz w:val="22"/>
        <w:szCs w:val="22"/>
        <w:lang w:val="en" w:eastAsia="zh-CN" w:bidi="ar-SA"/>
      </w:rPr>
    </w:rPrDefault>
    <w:pPrDefault>
      <w:pPr>
        <w:spacing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917FC"/>
    <w:pPr>
      <w:spacing w:line="240" w:lineRule="auto"/>
    </w:pPr>
    <w:rPr>
      <w:rFonts w:ascii="Times New Roman" w:eastAsia="Times New Roman" w:hAnsi="Times New Roman" w:cs="Times New Roman"/>
      <w:sz w:val="24"/>
      <w:szCs w:val="24"/>
      <w:lang w:val="en-US" w:eastAsia="en-US"/>
    </w:rPr>
  </w:style>
  <w:style w:type="paragraph" w:styleId="Heading1">
    <w:name w:val="heading 1"/>
    <w:basedOn w:val="Normal"/>
    <w:next w:val="Normal"/>
    <w:uiPriority w:val="9"/>
    <w:qFormat/>
    <w:pPr>
      <w:keepNext/>
      <w:keepLines/>
      <w:spacing w:before="400" w:after="120" w:line="276" w:lineRule="auto"/>
      <w:outlineLvl w:val="0"/>
    </w:pPr>
    <w:rPr>
      <w:rFonts w:ascii="Arial" w:eastAsia="Arial" w:hAnsi="Arial" w:cs="Arial"/>
      <w:sz w:val="40"/>
      <w:szCs w:val="40"/>
      <w:lang w:val="en" w:eastAsia="zh-CN"/>
    </w:rPr>
  </w:style>
  <w:style w:type="paragraph" w:styleId="Heading2">
    <w:name w:val="heading 2"/>
    <w:basedOn w:val="Normal"/>
    <w:next w:val="Normal"/>
    <w:uiPriority w:val="9"/>
    <w:semiHidden/>
    <w:unhideWhenUsed/>
    <w:qFormat/>
    <w:pPr>
      <w:keepNext/>
      <w:keepLines/>
      <w:spacing w:before="360" w:after="120" w:line="276" w:lineRule="auto"/>
      <w:outlineLvl w:val="1"/>
    </w:pPr>
    <w:rPr>
      <w:rFonts w:ascii="Arial" w:eastAsia="Arial" w:hAnsi="Arial" w:cs="Arial"/>
      <w:sz w:val="32"/>
      <w:szCs w:val="32"/>
      <w:lang w:val="en" w:eastAsia="zh-CN"/>
    </w:rPr>
  </w:style>
  <w:style w:type="paragraph" w:styleId="Heading3">
    <w:name w:val="heading 3"/>
    <w:basedOn w:val="Normal"/>
    <w:next w:val="Normal"/>
    <w:uiPriority w:val="9"/>
    <w:semiHidden/>
    <w:unhideWhenUsed/>
    <w:qFormat/>
    <w:pPr>
      <w:keepNext/>
      <w:keepLines/>
      <w:spacing w:before="320" w:after="80"/>
      <w:outlineLvl w:val="2"/>
    </w:pPr>
    <w:rPr>
      <w:color w:val="434343"/>
      <w:sz w:val="28"/>
      <w:szCs w:val="28"/>
    </w:rPr>
  </w:style>
  <w:style w:type="paragraph" w:styleId="Heading4">
    <w:name w:val="heading 4"/>
    <w:basedOn w:val="Normal"/>
    <w:next w:val="Normal"/>
    <w:uiPriority w:val="9"/>
    <w:semiHidden/>
    <w:unhideWhenUsed/>
    <w:qFormat/>
    <w:pPr>
      <w:keepNext/>
      <w:keepLines/>
      <w:spacing w:before="280" w:after="80"/>
      <w:outlineLvl w:val="3"/>
    </w:pPr>
    <w:rPr>
      <w:color w:val="666666"/>
    </w:rPr>
  </w:style>
  <w:style w:type="paragraph" w:styleId="Heading5">
    <w:name w:val="heading 5"/>
    <w:basedOn w:val="Normal"/>
    <w:next w:val="Normal"/>
    <w:uiPriority w:val="9"/>
    <w:semiHidden/>
    <w:unhideWhenUsed/>
    <w:qFormat/>
    <w:pPr>
      <w:keepNext/>
      <w:keepLines/>
      <w:spacing w:before="240" w:after="80"/>
      <w:outlineLvl w:val="4"/>
    </w:pPr>
    <w:rPr>
      <w:color w:val="666666"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keepLines/>
      <w:spacing w:before="240" w:after="80"/>
      <w:outlineLvl w:val="5"/>
    </w:pPr>
    <w:rPr>
      <w:i/>
      <w:color w:val="66666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uiPriority w:val="10"/>
    <w:qFormat/>
    <w:pPr>
      <w:keepNext/>
      <w:keepLines/>
      <w:spacing w:after="60" w:line="276" w:lineRule="auto"/>
    </w:pPr>
    <w:rPr>
      <w:rFonts w:ascii="Arial" w:eastAsia="Arial" w:hAnsi="Arial" w:cs="Arial"/>
      <w:sz w:val="52"/>
      <w:szCs w:val="52"/>
      <w:lang w:val="en" w:eastAsia="zh-CN"/>
    </w:rPr>
  </w:style>
  <w:style w:type="paragraph" w:styleId="Subtitle">
    <w:name w:val="Subtitle"/>
    <w:basedOn w:val="Normal"/>
    <w:next w:val="Normal"/>
    <w:uiPriority w:val="11"/>
    <w:qFormat/>
    <w:pPr>
      <w:keepNext/>
      <w:keepLines/>
      <w:spacing w:after="320" w:line="276" w:lineRule="auto"/>
    </w:pPr>
    <w:rPr>
      <w:rFonts w:ascii="Arial" w:eastAsia="Arial" w:hAnsi="Arial" w:cs="Arial"/>
      <w:color w:val="666666"/>
      <w:sz w:val="30"/>
      <w:szCs w:val="30"/>
      <w:lang w:val="en" w:eastAsia="zh-CN"/>
    </w:rPr>
  </w:style>
  <w:style w:type="paragraph" w:customStyle="1" w:styleId="EndNoteBibliographyTitle">
    <w:name w:val="EndNote Bibliography Title"/>
    <w:basedOn w:val="Normal"/>
    <w:link w:val="EndNoteBibliographyTitleChar"/>
    <w:rsid w:val="005F0019"/>
    <w:pPr>
      <w:spacing w:line="276" w:lineRule="auto"/>
      <w:jc w:val="center"/>
    </w:pPr>
    <w:rPr>
      <w:rFonts w:ascii="Arial" w:eastAsia="Arial" w:hAnsi="Arial" w:cs="Arial"/>
      <w:noProof/>
      <w:sz w:val="22"/>
      <w:szCs w:val="22"/>
      <w:lang w:val="en" w:eastAsia="zh-CN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F0019"/>
    <w:rPr>
      <w:noProof/>
    </w:rPr>
  </w:style>
  <w:style w:type="paragraph" w:customStyle="1" w:styleId="EndNoteBibliography">
    <w:name w:val="EndNote Bibliography"/>
    <w:basedOn w:val="Normal"/>
    <w:link w:val="EndNoteBibliographyChar"/>
    <w:rsid w:val="005F0019"/>
    <w:rPr>
      <w:rFonts w:ascii="Arial" w:eastAsia="Arial" w:hAnsi="Arial" w:cs="Arial"/>
      <w:noProof/>
      <w:sz w:val="22"/>
      <w:szCs w:val="22"/>
      <w:lang w:val="en" w:eastAsia="zh-CN"/>
    </w:rPr>
  </w:style>
  <w:style w:type="character" w:customStyle="1" w:styleId="EndNoteBibliographyChar">
    <w:name w:val="EndNote Bibliography Char"/>
    <w:basedOn w:val="DefaultParagraphFont"/>
    <w:link w:val="EndNoteBibliography"/>
    <w:rsid w:val="005F0019"/>
    <w:rPr>
      <w:noProof/>
    </w:rPr>
  </w:style>
  <w:style w:type="character" w:customStyle="1" w:styleId="highlight">
    <w:name w:val="highlight"/>
    <w:basedOn w:val="DefaultParagraphFont"/>
    <w:rsid w:val="00F80A2F"/>
  </w:style>
  <w:style w:type="character" w:styleId="Hyperlink">
    <w:name w:val="Hyperlink"/>
    <w:basedOn w:val="DefaultParagraphFont"/>
    <w:uiPriority w:val="99"/>
    <w:unhideWhenUsed/>
    <w:rsid w:val="00F80A2F"/>
    <w:rPr>
      <w:color w:val="0000FF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61BF3"/>
    <w:rPr>
      <w:rFonts w:eastAsia="Arial"/>
      <w:sz w:val="18"/>
      <w:szCs w:val="18"/>
      <w:lang w:val="en" w:eastAsia="zh-CN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61BF3"/>
    <w:rPr>
      <w:rFonts w:ascii="Times New Roman" w:hAnsi="Times New Roman" w:cs="Times New Roman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861BF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61BF3"/>
    <w:rPr>
      <w:rFonts w:ascii="Arial" w:eastAsia="Arial" w:hAnsi="Arial" w:cs="Arial"/>
      <w:sz w:val="20"/>
      <w:szCs w:val="20"/>
      <w:lang w:val="en" w:eastAsia="zh-CN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61BF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61BF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61BF3"/>
    <w:rPr>
      <w:b/>
      <w:bCs/>
      <w:sz w:val="20"/>
      <w:szCs w:val="20"/>
    </w:rPr>
  </w:style>
  <w:style w:type="paragraph" w:styleId="NormalWeb">
    <w:name w:val="Normal (Web)"/>
    <w:basedOn w:val="Normal"/>
    <w:uiPriority w:val="99"/>
    <w:unhideWhenUsed/>
    <w:rsid w:val="00861BF3"/>
    <w:pPr>
      <w:spacing w:before="100" w:beforeAutospacing="1" w:after="100" w:afterAutospacing="1"/>
    </w:p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FB0AEB"/>
    <w:rPr>
      <w:color w:val="605E5C"/>
      <w:shd w:val="clear" w:color="auto" w:fill="E1DFDD"/>
    </w:rPr>
  </w:style>
  <w:style w:type="paragraph" w:styleId="Revision">
    <w:name w:val="Revision"/>
    <w:hidden/>
    <w:uiPriority w:val="99"/>
    <w:semiHidden/>
    <w:rsid w:val="00D7216D"/>
    <w:pPr>
      <w:spacing w:line="240" w:lineRule="auto"/>
    </w:pPr>
  </w:style>
  <w:style w:type="paragraph" w:styleId="ListParagraph">
    <w:name w:val="List Paragraph"/>
    <w:basedOn w:val="Normal"/>
    <w:uiPriority w:val="34"/>
    <w:qFormat/>
    <w:rsid w:val="008D5F55"/>
    <w:pPr>
      <w:spacing w:line="276" w:lineRule="auto"/>
      <w:ind w:left="720"/>
      <w:contextualSpacing/>
    </w:pPr>
    <w:rPr>
      <w:rFonts w:ascii="Arial" w:eastAsia="Arial" w:hAnsi="Arial" w:cs="Arial"/>
      <w:sz w:val="22"/>
      <w:szCs w:val="22"/>
      <w:lang w:val="en" w:eastAsia="zh-CN"/>
    </w:rPr>
  </w:style>
  <w:style w:type="paragraph" w:styleId="Footer">
    <w:name w:val="footer"/>
    <w:basedOn w:val="Normal"/>
    <w:link w:val="FooterChar"/>
    <w:uiPriority w:val="99"/>
    <w:unhideWhenUsed/>
    <w:rsid w:val="00324B3D"/>
    <w:pPr>
      <w:tabs>
        <w:tab w:val="center" w:pos="4680"/>
        <w:tab w:val="right" w:pos="9360"/>
      </w:tabs>
    </w:pPr>
    <w:rPr>
      <w:rFonts w:ascii="Arial" w:eastAsia="Arial" w:hAnsi="Arial" w:cs="Arial"/>
      <w:sz w:val="22"/>
      <w:szCs w:val="22"/>
      <w:lang w:val="en" w:eastAsia="zh-CN"/>
    </w:rPr>
  </w:style>
  <w:style w:type="character" w:customStyle="1" w:styleId="FooterChar">
    <w:name w:val="Footer Char"/>
    <w:basedOn w:val="DefaultParagraphFont"/>
    <w:link w:val="Footer"/>
    <w:uiPriority w:val="99"/>
    <w:rsid w:val="00324B3D"/>
  </w:style>
  <w:style w:type="character" w:styleId="PageNumber">
    <w:name w:val="page number"/>
    <w:basedOn w:val="DefaultParagraphFont"/>
    <w:uiPriority w:val="99"/>
    <w:semiHidden/>
    <w:unhideWhenUsed/>
    <w:rsid w:val="00324B3D"/>
  </w:style>
  <w:style w:type="paragraph" w:styleId="Header">
    <w:name w:val="header"/>
    <w:basedOn w:val="Normal"/>
    <w:link w:val="HeaderChar"/>
    <w:uiPriority w:val="99"/>
    <w:unhideWhenUsed/>
    <w:rsid w:val="00093548"/>
    <w:pPr>
      <w:tabs>
        <w:tab w:val="center" w:pos="4680"/>
        <w:tab w:val="right" w:pos="9360"/>
      </w:tabs>
    </w:pPr>
    <w:rPr>
      <w:rFonts w:ascii="Arial" w:eastAsia="Arial" w:hAnsi="Arial" w:cs="Arial"/>
      <w:sz w:val="22"/>
      <w:szCs w:val="22"/>
      <w:lang w:val="en" w:eastAsia="zh-CN"/>
    </w:rPr>
  </w:style>
  <w:style w:type="character" w:customStyle="1" w:styleId="HeaderChar">
    <w:name w:val="Header Char"/>
    <w:basedOn w:val="DefaultParagraphFont"/>
    <w:link w:val="Header"/>
    <w:uiPriority w:val="99"/>
    <w:rsid w:val="00093548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Arial" w:eastAsia="Arial" w:hAnsi="Arial" w:cs="Arial"/>
        <w:sz w:val="22"/>
        <w:szCs w:val="22"/>
        <w:lang w:val="en" w:eastAsia="zh-CN" w:bidi="ar-SA"/>
      </w:rPr>
    </w:rPrDefault>
    <w:pPrDefault>
      <w:pPr>
        <w:spacing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917FC"/>
    <w:pPr>
      <w:spacing w:line="240" w:lineRule="auto"/>
    </w:pPr>
    <w:rPr>
      <w:rFonts w:ascii="Times New Roman" w:eastAsia="Times New Roman" w:hAnsi="Times New Roman" w:cs="Times New Roman"/>
      <w:sz w:val="24"/>
      <w:szCs w:val="24"/>
      <w:lang w:val="en-US" w:eastAsia="en-US"/>
    </w:rPr>
  </w:style>
  <w:style w:type="paragraph" w:styleId="Heading1">
    <w:name w:val="heading 1"/>
    <w:basedOn w:val="Normal"/>
    <w:next w:val="Normal"/>
    <w:uiPriority w:val="9"/>
    <w:qFormat/>
    <w:pPr>
      <w:keepNext/>
      <w:keepLines/>
      <w:spacing w:before="400" w:after="120" w:line="276" w:lineRule="auto"/>
      <w:outlineLvl w:val="0"/>
    </w:pPr>
    <w:rPr>
      <w:rFonts w:ascii="Arial" w:eastAsia="Arial" w:hAnsi="Arial" w:cs="Arial"/>
      <w:sz w:val="40"/>
      <w:szCs w:val="40"/>
      <w:lang w:val="en" w:eastAsia="zh-CN"/>
    </w:rPr>
  </w:style>
  <w:style w:type="paragraph" w:styleId="Heading2">
    <w:name w:val="heading 2"/>
    <w:basedOn w:val="Normal"/>
    <w:next w:val="Normal"/>
    <w:uiPriority w:val="9"/>
    <w:semiHidden/>
    <w:unhideWhenUsed/>
    <w:qFormat/>
    <w:pPr>
      <w:keepNext/>
      <w:keepLines/>
      <w:spacing w:before="360" w:after="120" w:line="276" w:lineRule="auto"/>
      <w:outlineLvl w:val="1"/>
    </w:pPr>
    <w:rPr>
      <w:rFonts w:ascii="Arial" w:eastAsia="Arial" w:hAnsi="Arial" w:cs="Arial"/>
      <w:sz w:val="32"/>
      <w:szCs w:val="32"/>
      <w:lang w:val="en" w:eastAsia="zh-CN"/>
    </w:rPr>
  </w:style>
  <w:style w:type="paragraph" w:styleId="Heading3">
    <w:name w:val="heading 3"/>
    <w:basedOn w:val="Normal"/>
    <w:next w:val="Normal"/>
    <w:uiPriority w:val="9"/>
    <w:semiHidden/>
    <w:unhideWhenUsed/>
    <w:qFormat/>
    <w:pPr>
      <w:keepNext/>
      <w:keepLines/>
      <w:spacing w:before="320" w:after="80"/>
      <w:outlineLvl w:val="2"/>
    </w:pPr>
    <w:rPr>
      <w:color w:val="434343"/>
      <w:sz w:val="28"/>
      <w:szCs w:val="28"/>
    </w:rPr>
  </w:style>
  <w:style w:type="paragraph" w:styleId="Heading4">
    <w:name w:val="heading 4"/>
    <w:basedOn w:val="Normal"/>
    <w:next w:val="Normal"/>
    <w:uiPriority w:val="9"/>
    <w:semiHidden/>
    <w:unhideWhenUsed/>
    <w:qFormat/>
    <w:pPr>
      <w:keepNext/>
      <w:keepLines/>
      <w:spacing w:before="280" w:after="80"/>
      <w:outlineLvl w:val="3"/>
    </w:pPr>
    <w:rPr>
      <w:color w:val="666666"/>
    </w:rPr>
  </w:style>
  <w:style w:type="paragraph" w:styleId="Heading5">
    <w:name w:val="heading 5"/>
    <w:basedOn w:val="Normal"/>
    <w:next w:val="Normal"/>
    <w:uiPriority w:val="9"/>
    <w:semiHidden/>
    <w:unhideWhenUsed/>
    <w:qFormat/>
    <w:pPr>
      <w:keepNext/>
      <w:keepLines/>
      <w:spacing w:before="240" w:after="80"/>
      <w:outlineLvl w:val="4"/>
    </w:pPr>
    <w:rPr>
      <w:color w:val="666666"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keepLines/>
      <w:spacing w:before="240" w:after="80"/>
      <w:outlineLvl w:val="5"/>
    </w:pPr>
    <w:rPr>
      <w:i/>
      <w:color w:val="66666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uiPriority w:val="10"/>
    <w:qFormat/>
    <w:pPr>
      <w:keepNext/>
      <w:keepLines/>
      <w:spacing w:after="60" w:line="276" w:lineRule="auto"/>
    </w:pPr>
    <w:rPr>
      <w:rFonts w:ascii="Arial" w:eastAsia="Arial" w:hAnsi="Arial" w:cs="Arial"/>
      <w:sz w:val="52"/>
      <w:szCs w:val="52"/>
      <w:lang w:val="en" w:eastAsia="zh-CN"/>
    </w:rPr>
  </w:style>
  <w:style w:type="paragraph" w:styleId="Subtitle">
    <w:name w:val="Subtitle"/>
    <w:basedOn w:val="Normal"/>
    <w:next w:val="Normal"/>
    <w:uiPriority w:val="11"/>
    <w:qFormat/>
    <w:pPr>
      <w:keepNext/>
      <w:keepLines/>
      <w:spacing w:after="320" w:line="276" w:lineRule="auto"/>
    </w:pPr>
    <w:rPr>
      <w:rFonts w:ascii="Arial" w:eastAsia="Arial" w:hAnsi="Arial" w:cs="Arial"/>
      <w:color w:val="666666"/>
      <w:sz w:val="30"/>
      <w:szCs w:val="30"/>
      <w:lang w:val="en" w:eastAsia="zh-CN"/>
    </w:rPr>
  </w:style>
  <w:style w:type="paragraph" w:customStyle="1" w:styleId="EndNoteBibliographyTitle">
    <w:name w:val="EndNote Bibliography Title"/>
    <w:basedOn w:val="Normal"/>
    <w:link w:val="EndNoteBibliographyTitleChar"/>
    <w:rsid w:val="005F0019"/>
    <w:pPr>
      <w:spacing w:line="276" w:lineRule="auto"/>
      <w:jc w:val="center"/>
    </w:pPr>
    <w:rPr>
      <w:rFonts w:ascii="Arial" w:eastAsia="Arial" w:hAnsi="Arial" w:cs="Arial"/>
      <w:noProof/>
      <w:sz w:val="22"/>
      <w:szCs w:val="22"/>
      <w:lang w:val="en" w:eastAsia="zh-CN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F0019"/>
    <w:rPr>
      <w:noProof/>
    </w:rPr>
  </w:style>
  <w:style w:type="paragraph" w:customStyle="1" w:styleId="EndNoteBibliography">
    <w:name w:val="EndNote Bibliography"/>
    <w:basedOn w:val="Normal"/>
    <w:link w:val="EndNoteBibliographyChar"/>
    <w:rsid w:val="005F0019"/>
    <w:rPr>
      <w:rFonts w:ascii="Arial" w:eastAsia="Arial" w:hAnsi="Arial" w:cs="Arial"/>
      <w:noProof/>
      <w:sz w:val="22"/>
      <w:szCs w:val="22"/>
      <w:lang w:val="en" w:eastAsia="zh-CN"/>
    </w:rPr>
  </w:style>
  <w:style w:type="character" w:customStyle="1" w:styleId="EndNoteBibliographyChar">
    <w:name w:val="EndNote Bibliography Char"/>
    <w:basedOn w:val="DefaultParagraphFont"/>
    <w:link w:val="EndNoteBibliography"/>
    <w:rsid w:val="005F0019"/>
    <w:rPr>
      <w:noProof/>
    </w:rPr>
  </w:style>
  <w:style w:type="character" w:customStyle="1" w:styleId="highlight">
    <w:name w:val="highlight"/>
    <w:basedOn w:val="DefaultParagraphFont"/>
    <w:rsid w:val="00F80A2F"/>
  </w:style>
  <w:style w:type="character" w:styleId="Hyperlink">
    <w:name w:val="Hyperlink"/>
    <w:basedOn w:val="DefaultParagraphFont"/>
    <w:uiPriority w:val="99"/>
    <w:unhideWhenUsed/>
    <w:rsid w:val="00F80A2F"/>
    <w:rPr>
      <w:color w:val="0000FF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61BF3"/>
    <w:rPr>
      <w:rFonts w:eastAsia="Arial"/>
      <w:sz w:val="18"/>
      <w:szCs w:val="18"/>
      <w:lang w:val="en" w:eastAsia="zh-CN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61BF3"/>
    <w:rPr>
      <w:rFonts w:ascii="Times New Roman" w:hAnsi="Times New Roman" w:cs="Times New Roman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861BF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61BF3"/>
    <w:rPr>
      <w:rFonts w:ascii="Arial" w:eastAsia="Arial" w:hAnsi="Arial" w:cs="Arial"/>
      <w:sz w:val="20"/>
      <w:szCs w:val="20"/>
      <w:lang w:val="en" w:eastAsia="zh-CN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61BF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61BF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61BF3"/>
    <w:rPr>
      <w:b/>
      <w:bCs/>
      <w:sz w:val="20"/>
      <w:szCs w:val="20"/>
    </w:rPr>
  </w:style>
  <w:style w:type="paragraph" w:styleId="NormalWeb">
    <w:name w:val="Normal (Web)"/>
    <w:basedOn w:val="Normal"/>
    <w:uiPriority w:val="99"/>
    <w:unhideWhenUsed/>
    <w:rsid w:val="00861BF3"/>
    <w:pPr>
      <w:spacing w:before="100" w:beforeAutospacing="1" w:after="100" w:afterAutospacing="1"/>
    </w:p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FB0AEB"/>
    <w:rPr>
      <w:color w:val="605E5C"/>
      <w:shd w:val="clear" w:color="auto" w:fill="E1DFDD"/>
    </w:rPr>
  </w:style>
  <w:style w:type="paragraph" w:styleId="Revision">
    <w:name w:val="Revision"/>
    <w:hidden/>
    <w:uiPriority w:val="99"/>
    <w:semiHidden/>
    <w:rsid w:val="00D7216D"/>
    <w:pPr>
      <w:spacing w:line="240" w:lineRule="auto"/>
    </w:pPr>
  </w:style>
  <w:style w:type="paragraph" w:styleId="ListParagraph">
    <w:name w:val="List Paragraph"/>
    <w:basedOn w:val="Normal"/>
    <w:uiPriority w:val="34"/>
    <w:qFormat/>
    <w:rsid w:val="008D5F55"/>
    <w:pPr>
      <w:spacing w:line="276" w:lineRule="auto"/>
      <w:ind w:left="720"/>
      <w:contextualSpacing/>
    </w:pPr>
    <w:rPr>
      <w:rFonts w:ascii="Arial" w:eastAsia="Arial" w:hAnsi="Arial" w:cs="Arial"/>
      <w:sz w:val="22"/>
      <w:szCs w:val="22"/>
      <w:lang w:val="en" w:eastAsia="zh-CN"/>
    </w:rPr>
  </w:style>
  <w:style w:type="paragraph" w:styleId="Footer">
    <w:name w:val="footer"/>
    <w:basedOn w:val="Normal"/>
    <w:link w:val="FooterChar"/>
    <w:uiPriority w:val="99"/>
    <w:unhideWhenUsed/>
    <w:rsid w:val="00324B3D"/>
    <w:pPr>
      <w:tabs>
        <w:tab w:val="center" w:pos="4680"/>
        <w:tab w:val="right" w:pos="9360"/>
      </w:tabs>
    </w:pPr>
    <w:rPr>
      <w:rFonts w:ascii="Arial" w:eastAsia="Arial" w:hAnsi="Arial" w:cs="Arial"/>
      <w:sz w:val="22"/>
      <w:szCs w:val="22"/>
      <w:lang w:val="en" w:eastAsia="zh-CN"/>
    </w:rPr>
  </w:style>
  <w:style w:type="character" w:customStyle="1" w:styleId="FooterChar">
    <w:name w:val="Footer Char"/>
    <w:basedOn w:val="DefaultParagraphFont"/>
    <w:link w:val="Footer"/>
    <w:uiPriority w:val="99"/>
    <w:rsid w:val="00324B3D"/>
  </w:style>
  <w:style w:type="character" w:styleId="PageNumber">
    <w:name w:val="page number"/>
    <w:basedOn w:val="DefaultParagraphFont"/>
    <w:uiPriority w:val="99"/>
    <w:semiHidden/>
    <w:unhideWhenUsed/>
    <w:rsid w:val="00324B3D"/>
  </w:style>
  <w:style w:type="paragraph" w:styleId="Header">
    <w:name w:val="header"/>
    <w:basedOn w:val="Normal"/>
    <w:link w:val="HeaderChar"/>
    <w:uiPriority w:val="99"/>
    <w:unhideWhenUsed/>
    <w:rsid w:val="00093548"/>
    <w:pPr>
      <w:tabs>
        <w:tab w:val="center" w:pos="4680"/>
        <w:tab w:val="right" w:pos="9360"/>
      </w:tabs>
    </w:pPr>
    <w:rPr>
      <w:rFonts w:ascii="Arial" w:eastAsia="Arial" w:hAnsi="Arial" w:cs="Arial"/>
      <w:sz w:val="22"/>
      <w:szCs w:val="22"/>
      <w:lang w:val="en" w:eastAsia="zh-CN"/>
    </w:rPr>
  </w:style>
  <w:style w:type="character" w:customStyle="1" w:styleId="HeaderChar">
    <w:name w:val="Header Char"/>
    <w:basedOn w:val="DefaultParagraphFont"/>
    <w:link w:val="Header"/>
    <w:uiPriority w:val="99"/>
    <w:rsid w:val="0009354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1833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92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615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883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842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455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2928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3587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5082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250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570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4714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4311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9974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8354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252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8616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89648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35490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41107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02055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95775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00761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8223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5942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1630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footer" Target="footer2.xml"/><Relationship Id="rId4" Type="http://schemas.microsoft.com/office/2007/relationships/stylesWithEffects" Target="stylesWithEffect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E8317B5-199B-4F20-9DC5-BE4DDBA931D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6</Pages>
  <Words>9300</Words>
  <Characters>53013</Characters>
  <Application>Microsoft Office Word</Application>
  <DocSecurity>0</DocSecurity>
  <Lines>441</Lines>
  <Paragraphs>1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6218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lbert Jang</dc:creator>
  <cp:lastModifiedBy>Devendran S</cp:lastModifiedBy>
  <cp:revision>2</cp:revision>
  <dcterms:created xsi:type="dcterms:W3CDTF">2020-05-08T07:32:00Z</dcterms:created>
  <dcterms:modified xsi:type="dcterms:W3CDTF">2020-05-08T07:32:00Z</dcterms:modified>
</cp:coreProperties>
</file>